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D022EA9"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4B5519">
        <w:rPr>
          <w:rFonts w:ascii="Times New Roman"/>
          <w:noProof/>
          <w:lang w:val="de-DE"/>
        </w:rPr>
        <w:t>Abstract</w:t>
      </w:r>
      <w:r>
        <w:rPr>
          <w:noProof/>
        </w:rPr>
        <w:tab/>
      </w:r>
      <w:r>
        <w:rPr>
          <w:noProof/>
        </w:rPr>
        <w:fldChar w:fldCharType="begin"/>
      </w:r>
      <w:r>
        <w:rPr>
          <w:noProof/>
        </w:rPr>
        <w:instrText xml:space="preserve"> PAGEREF _Toc278901382 \h </w:instrText>
      </w:r>
      <w:r>
        <w:rPr>
          <w:noProof/>
        </w:rPr>
      </w:r>
      <w:r>
        <w:rPr>
          <w:noProof/>
        </w:rPr>
        <w:fldChar w:fldCharType="separate"/>
      </w:r>
      <w:r>
        <w:rPr>
          <w:noProof/>
        </w:rPr>
        <w:t>3</w:t>
      </w:r>
      <w:r>
        <w:rPr>
          <w:noProof/>
        </w:rPr>
        <w:fldChar w:fldCharType="end"/>
      </w:r>
    </w:p>
    <w:p w14:paraId="07C4FBE4"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1. Introduction</w:t>
      </w:r>
      <w:r>
        <w:rPr>
          <w:noProof/>
        </w:rPr>
        <w:tab/>
      </w:r>
      <w:r>
        <w:rPr>
          <w:noProof/>
        </w:rPr>
        <w:fldChar w:fldCharType="begin"/>
      </w:r>
      <w:r>
        <w:rPr>
          <w:noProof/>
        </w:rPr>
        <w:instrText xml:space="preserve"> PAGEREF _Toc278901383 \h </w:instrText>
      </w:r>
      <w:r>
        <w:rPr>
          <w:noProof/>
        </w:rPr>
      </w:r>
      <w:r>
        <w:rPr>
          <w:noProof/>
        </w:rPr>
        <w:fldChar w:fldCharType="separate"/>
      </w:r>
      <w:r>
        <w:rPr>
          <w:noProof/>
        </w:rPr>
        <w:t>3</w:t>
      </w:r>
      <w:r>
        <w:rPr>
          <w:noProof/>
        </w:rPr>
        <w:fldChar w:fldCharType="end"/>
      </w:r>
    </w:p>
    <w:p w14:paraId="2AFFFBE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2. Approach</w:t>
      </w:r>
      <w:r>
        <w:rPr>
          <w:noProof/>
        </w:rPr>
        <w:tab/>
      </w:r>
      <w:r>
        <w:rPr>
          <w:noProof/>
        </w:rPr>
        <w:fldChar w:fldCharType="begin"/>
      </w:r>
      <w:r>
        <w:rPr>
          <w:noProof/>
        </w:rPr>
        <w:instrText xml:space="preserve"> PAGEREF _Toc278901384 \h </w:instrText>
      </w:r>
      <w:r>
        <w:rPr>
          <w:noProof/>
        </w:rPr>
      </w:r>
      <w:r>
        <w:rPr>
          <w:noProof/>
        </w:rPr>
        <w:fldChar w:fldCharType="separate"/>
      </w:r>
      <w:r>
        <w:rPr>
          <w:noProof/>
        </w:rPr>
        <w:t>3</w:t>
      </w:r>
      <w:r>
        <w:rPr>
          <w:noProof/>
        </w:rPr>
        <w:fldChar w:fldCharType="end"/>
      </w:r>
    </w:p>
    <w:p w14:paraId="39705903"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1 Architecture 0: No movement, measure lifetime</w:t>
      </w:r>
      <w:r>
        <w:rPr>
          <w:noProof/>
        </w:rPr>
        <w:tab/>
      </w:r>
      <w:r>
        <w:rPr>
          <w:noProof/>
        </w:rPr>
        <w:fldChar w:fldCharType="begin"/>
      </w:r>
      <w:r>
        <w:rPr>
          <w:noProof/>
        </w:rPr>
        <w:instrText xml:space="preserve"> PAGEREF _Toc278901385 \h </w:instrText>
      </w:r>
      <w:r>
        <w:rPr>
          <w:noProof/>
        </w:rPr>
      </w:r>
      <w:r>
        <w:rPr>
          <w:noProof/>
        </w:rPr>
        <w:fldChar w:fldCharType="separate"/>
      </w:r>
      <w:r>
        <w:rPr>
          <w:noProof/>
        </w:rPr>
        <w:t>3</w:t>
      </w:r>
      <w:r>
        <w:rPr>
          <w:noProof/>
        </w:rPr>
        <w:fldChar w:fldCharType="end"/>
      </w:r>
    </w:p>
    <w:p w14:paraId="26139E7C"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01386 \h </w:instrText>
      </w:r>
      <w:r>
        <w:rPr>
          <w:noProof/>
        </w:rPr>
      </w:r>
      <w:r>
        <w:rPr>
          <w:noProof/>
        </w:rPr>
        <w:fldChar w:fldCharType="separate"/>
      </w:r>
      <w:r>
        <w:rPr>
          <w:noProof/>
        </w:rPr>
        <w:t>3</w:t>
      </w:r>
      <w:r>
        <w:rPr>
          <w:noProof/>
        </w:rPr>
        <w:fldChar w:fldCharType="end"/>
      </w:r>
    </w:p>
    <w:p w14:paraId="59B3BF1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01387 \h </w:instrText>
      </w:r>
      <w:r>
        <w:rPr>
          <w:noProof/>
        </w:rPr>
      </w:r>
      <w:r>
        <w:rPr>
          <w:noProof/>
        </w:rPr>
        <w:fldChar w:fldCharType="separate"/>
      </w:r>
      <w:r>
        <w:rPr>
          <w:noProof/>
        </w:rPr>
        <w:t>4</w:t>
      </w:r>
      <w:r>
        <w:rPr>
          <w:noProof/>
        </w:rPr>
        <w:fldChar w:fldCharType="end"/>
      </w:r>
    </w:p>
    <w:p w14:paraId="5FB65FC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4 Architecture 3: Neuronal Classification of food using Food RGB Values</w:t>
      </w:r>
      <w:r>
        <w:rPr>
          <w:noProof/>
        </w:rPr>
        <w:tab/>
      </w:r>
      <w:r>
        <w:rPr>
          <w:noProof/>
        </w:rPr>
        <w:fldChar w:fldCharType="begin"/>
      </w:r>
      <w:r>
        <w:rPr>
          <w:noProof/>
        </w:rPr>
        <w:instrText xml:space="preserve"> PAGEREF _Toc278901388 \h </w:instrText>
      </w:r>
      <w:r>
        <w:rPr>
          <w:noProof/>
        </w:rPr>
      </w:r>
      <w:r>
        <w:rPr>
          <w:noProof/>
        </w:rPr>
        <w:fldChar w:fldCharType="separate"/>
      </w:r>
      <w:r>
        <w:rPr>
          <w:noProof/>
        </w:rPr>
        <w:t>4</w:t>
      </w:r>
      <w:r>
        <w:rPr>
          <w:noProof/>
        </w:rPr>
        <w:fldChar w:fldCharType="end"/>
      </w:r>
    </w:p>
    <w:p w14:paraId="7284EBE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5 Architecture 4: Neuronal Movement towards brightest object</w:t>
      </w:r>
      <w:r>
        <w:rPr>
          <w:noProof/>
        </w:rPr>
        <w:tab/>
      </w:r>
      <w:r>
        <w:rPr>
          <w:noProof/>
        </w:rPr>
        <w:fldChar w:fldCharType="begin"/>
      </w:r>
      <w:r>
        <w:rPr>
          <w:noProof/>
        </w:rPr>
        <w:instrText xml:space="preserve"> PAGEREF _Toc278901389 \h </w:instrText>
      </w:r>
      <w:r>
        <w:rPr>
          <w:noProof/>
        </w:rPr>
      </w:r>
      <w:r>
        <w:rPr>
          <w:noProof/>
        </w:rPr>
        <w:fldChar w:fldCharType="separate"/>
      </w:r>
      <w:r>
        <w:rPr>
          <w:noProof/>
        </w:rPr>
        <w:t>4</w:t>
      </w:r>
      <w:r>
        <w:rPr>
          <w:noProof/>
        </w:rPr>
        <w:fldChar w:fldCharType="end"/>
      </w:r>
    </w:p>
    <w:p w14:paraId="705B910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01390 \h </w:instrText>
      </w:r>
      <w:r>
        <w:rPr>
          <w:noProof/>
        </w:rPr>
      </w:r>
      <w:r>
        <w:rPr>
          <w:noProof/>
        </w:rPr>
        <w:fldChar w:fldCharType="separate"/>
      </w:r>
      <w:r>
        <w:rPr>
          <w:noProof/>
        </w:rPr>
        <w:t>6</w:t>
      </w:r>
      <w:r>
        <w:rPr>
          <w:noProof/>
        </w:rPr>
        <w:fldChar w:fldCharType="end"/>
      </w:r>
    </w:p>
    <w:p w14:paraId="03D7A0B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01391 \h </w:instrText>
      </w:r>
      <w:r>
        <w:rPr>
          <w:noProof/>
        </w:rPr>
      </w:r>
      <w:r>
        <w:rPr>
          <w:noProof/>
        </w:rPr>
        <w:fldChar w:fldCharType="separate"/>
      </w:r>
      <w:r>
        <w:rPr>
          <w:noProof/>
        </w:rPr>
        <w:t>6</w:t>
      </w:r>
      <w:r>
        <w:rPr>
          <w:noProof/>
        </w:rPr>
        <w:fldChar w:fldCharType="end"/>
      </w:r>
    </w:p>
    <w:p w14:paraId="023D915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8 Architecture 7: Eat Objects based on Neuron</w:t>
      </w:r>
      <w:r w:rsidRPr="004B5519">
        <w:rPr>
          <w:rFonts w:ascii="Times New Roman"/>
          <w:noProof/>
          <w:lang w:val="fr-FR"/>
        </w:rPr>
        <w:t xml:space="preserve"> </w:t>
      </w:r>
      <w:r w:rsidRPr="004B5519">
        <w:rPr>
          <w:rFonts w:ascii="Times New Roman"/>
          <w:noProof/>
        </w:rPr>
        <w:t>Classification using RGB Percentage</w:t>
      </w:r>
      <w:r>
        <w:rPr>
          <w:noProof/>
        </w:rPr>
        <w:tab/>
      </w:r>
      <w:r>
        <w:rPr>
          <w:noProof/>
        </w:rPr>
        <w:fldChar w:fldCharType="begin"/>
      </w:r>
      <w:r>
        <w:rPr>
          <w:noProof/>
        </w:rPr>
        <w:instrText xml:space="preserve"> PAGEREF _Toc278901392 \h </w:instrText>
      </w:r>
      <w:r>
        <w:rPr>
          <w:noProof/>
        </w:rPr>
      </w:r>
      <w:r>
        <w:rPr>
          <w:noProof/>
        </w:rPr>
        <w:fldChar w:fldCharType="separate"/>
      </w:r>
      <w:r>
        <w:rPr>
          <w:noProof/>
        </w:rPr>
        <w:t>7</w:t>
      </w:r>
      <w:r>
        <w:rPr>
          <w:noProof/>
        </w:rPr>
        <w:fldChar w:fldCharType="end"/>
      </w:r>
    </w:p>
    <w:p w14:paraId="0EFD1F3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901393 \h </w:instrText>
      </w:r>
      <w:r>
        <w:rPr>
          <w:noProof/>
        </w:rPr>
      </w:r>
      <w:r>
        <w:rPr>
          <w:noProof/>
        </w:rPr>
        <w:fldChar w:fldCharType="separate"/>
      </w:r>
      <w:r>
        <w:rPr>
          <w:noProof/>
        </w:rPr>
        <w:t>7</w:t>
      </w:r>
      <w:r>
        <w:rPr>
          <w:noProof/>
        </w:rPr>
        <w:fldChar w:fldCharType="end"/>
      </w:r>
    </w:p>
    <w:p w14:paraId="1FA3DA80"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3. Results</w:t>
      </w:r>
      <w:r>
        <w:rPr>
          <w:noProof/>
        </w:rPr>
        <w:tab/>
      </w:r>
      <w:r>
        <w:rPr>
          <w:noProof/>
        </w:rPr>
        <w:fldChar w:fldCharType="begin"/>
      </w:r>
      <w:r>
        <w:rPr>
          <w:noProof/>
        </w:rPr>
        <w:instrText xml:space="preserve"> PAGEREF _Toc278901394 \h </w:instrText>
      </w:r>
      <w:r>
        <w:rPr>
          <w:noProof/>
        </w:rPr>
      </w:r>
      <w:r>
        <w:rPr>
          <w:noProof/>
        </w:rPr>
        <w:fldChar w:fldCharType="separate"/>
      </w:r>
      <w:r>
        <w:rPr>
          <w:noProof/>
        </w:rPr>
        <w:t>7</w:t>
      </w:r>
      <w:r>
        <w:rPr>
          <w:noProof/>
        </w:rPr>
        <w:fldChar w:fldCharType="end"/>
      </w:r>
    </w:p>
    <w:p w14:paraId="6C02369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1 Architecture 0: No movement, measure lifetime</w:t>
      </w:r>
      <w:r>
        <w:rPr>
          <w:noProof/>
        </w:rPr>
        <w:tab/>
      </w:r>
      <w:r>
        <w:rPr>
          <w:noProof/>
        </w:rPr>
        <w:fldChar w:fldCharType="begin"/>
      </w:r>
      <w:r>
        <w:rPr>
          <w:noProof/>
        </w:rPr>
        <w:instrText xml:space="preserve"> PAGEREF _Toc278901395 \h </w:instrText>
      </w:r>
      <w:r>
        <w:rPr>
          <w:noProof/>
        </w:rPr>
      </w:r>
      <w:r>
        <w:rPr>
          <w:noProof/>
        </w:rPr>
        <w:fldChar w:fldCharType="separate"/>
      </w:r>
      <w:r>
        <w:rPr>
          <w:noProof/>
        </w:rPr>
        <w:t>7</w:t>
      </w:r>
      <w:r>
        <w:rPr>
          <w:noProof/>
        </w:rPr>
        <w:fldChar w:fldCharType="end"/>
      </w:r>
    </w:p>
    <w:p w14:paraId="2BF533BF"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01396 \h </w:instrText>
      </w:r>
      <w:r>
        <w:rPr>
          <w:noProof/>
        </w:rPr>
      </w:r>
      <w:r>
        <w:rPr>
          <w:noProof/>
        </w:rPr>
        <w:fldChar w:fldCharType="separate"/>
      </w:r>
      <w:r>
        <w:rPr>
          <w:noProof/>
        </w:rPr>
        <w:t>7</w:t>
      </w:r>
      <w:r>
        <w:rPr>
          <w:noProof/>
        </w:rPr>
        <w:fldChar w:fldCharType="end"/>
      </w:r>
    </w:p>
    <w:p w14:paraId="78CEE7A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01397 \h </w:instrText>
      </w:r>
      <w:r>
        <w:rPr>
          <w:noProof/>
        </w:rPr>
      </w:r>
      <w:r>
        <w:rPr>
          <w:noProof/>
        </w:rPr>
        <w:fldChar w:fldCharType="separate"/>
      </w:r>
      <w:r>
        <w:rPr>
          <w:noProof/>
        </w:rPr>
        <w:t>9</w:t>
      </w:r>
      <w:r>
        <w:rPr>
          <w:noProof/>
        </w:rPr>
        <w:fldChar w:fldCharType="end"/>
      </w:r>
    </w:p>
    <w:p w14:paraId="3499AD2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 xml:space="preserve">3.4 </w:t>
      </w:r>
      <w:r w:rsidRPr="004B5519">
        <w:rPr>
          <w:noProof/>
          <w:color w:val="000000" w:themeColor="text1"/>
        </w:rPr>
        <w:t>Architecture 3: Neuronal Classification of food</w:t>
      </w:r>
      <w:r>
        <w:rPr>
          <w:noProof/>
        </w:rPr>
        <w:tab/>
      </w:r>
      <w:r>
        <w:rPr>
          <w:noProof/>
        </w:rPr>
        <w:fldChar w:fldCharType="begin"/>
      </w:r>
      <w:r>
        <w:rPr>
          <w:noProof/>
        </w:rPr>
        <w:instrText xml:space="preserve"> PAGEREF _Toc278901398 \h </w:instrText>
      </w:r>
      <w:r>
        <w:rPr>
          <w:noProof/>
        </w:rPr>
      </w:r>
      <w:r>
        <w:rPr>
          <w:noProof/>
        </w:rPr>
        <w:fldChar w:fldCharType="separate"/>
      </w:r>
      <w:r>
        <w:rPr>
          <w:noProof/>
        </w:rPr>
        <w:t>10</w:t>
      </w:r>
      <w:r>
        <w:rPr>
          <w:noProof/>
        </w:rPr>
        <w:fldChar w:fldCharType="end"/>
      </w:r>
    </w:p>
    <w:p w14:paraId="0694E06E"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01399 \h </w:instrText>
      </w:r>
      <w:r>
        <w:rPr>
          <w:noProof/>
        </w:rPr>
      </w:r>
      <w:r>
        <w:rPr>
          <w:noProof/>
        </w:rPr>
        <w:fldChar w:fldCharType="separate"/>
      </w:r>
      <w:r>
        <w:rPr>
          <w:noProof/>
        </w:rPr>
        <w:t>11</w:t>
      </w:r>
      <w:r>
        <w:rPr>
          <w:noProof/>
        </w:rPr>
        <w:fldChar w:fldCharType="end"/>
      </w:r>
    </w:p>
    <w:p w14:paraId="187289F8"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01400 \h </w:instrText>
      </w:r>
      <w:r>
        <w:rPr>
          <w:noProof/>
        </w:rPr>
      </w:r>
      <w:r>
        <w:rPr>
          <w:noProof/>
        </w:rPr>
        <w:fldChar w:fldCharType="separate"/>
      </w:r>
      <w:r>
        <w:rPr>
          <w:noProof/>
        </w:rPr>
        <w:t>12</w:t>
      </w:r>
      <w:r>
        <w:rPr>
          <w:noProof/>
        </w:rPr>
        <w:fldChar w:fldCharType="end"/>
      </w:r>
    </w:p>
    <w:p w14:paraId="7D23B6C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it-IT"/>
        </w:rPr>
        <w:t>4. Discussion</w:t>
      </w:r>
      <w:r>
        <w:rPr>
          <w:noProof/>
        </w:rPr>
        <w:tab/>
      </w:r>
      <w:r>
        <w:rPr>
          <w:noProof/>
        </w:rPr>
        <w:fldChar w:fldCharType="begin"/>
      </w:r>
      <w:r>
        <w:rPr>
          <w:noProof/>
        </w:rPr>
        <w:instrText xml:space="preserve"> PAGEREF _Toc278901401 \h </w:instrText>
      </w:r>
      <w:r>
        <w:rPr>
          <w:noProof/>
        </w:rPr>
      </w:r>
      <w:r>
        <w:rPr>
          <w:noProof/>
        </w:rPr>
        <w:fldChar w:fldCharType="separate"/>
      </w:r>
      <w:r>
        <w:rPr>
          <w:noProof/>
        </w:rPr>
        <w:t>14</w:t>
      </w:r>
      <w:r>
        <w:rPr>
          <w:noProof/>
        </w:rPr>
        <w:fldChar w:fldCharType="end"/>
      </w:r>
    </w:p>
    <w:p w14:paraId="5E28A9CB"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5. Summaries and Conclusion</w:t>
      </w:r>
      <w:r>
        <w:rPr>
          <w:noProof/>
        </w:rPr>
        <w:tab/>
      </w:r>
      <w:r>
        <w:rPr>
          <w:noProof/>
        </w:rPr>
        <w:fldChar w:fldCharType="begin"/>
      </w:r>
      <w:r>
        <w:rPr>
          <w:noProof/>
        </w:rPr>
        <w:instrText xml:space="preserve"> PAGEREF _Toc278901402 \h </w:instrText>
      </w:r>
      <w:r>
        <w:rPr>
          <w:noProof/>
        </w:rPr>
      </w:r>
      <w:r>
        <w:rPr>
          <w:noProof/>
        </w:rPr>
        <w:fldChar w:fldCharType="separate"/>
      </w:r>
      <w:r>
        <w:rPr>
          <w:noProof/>
        </w:rPr>
        <w:t>14</w:t>
      </w:r>
      <w:r>
        <w:rPr>
          <w:noProof/>
        </w:rPr>
        <w:fldChar w:fldCharType="end"/>
      </w:r>
    </w:p>
    <w:p w14:paraId="5906A9F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6. Acknowledgements</w:t>
      </w:r>
      <w:r>
        <w:rPr>
          <w:noProof/>
        </w:rPr>
        <w:tab/>
      </w:r>
      <w:r>
        <w:rPr>
          <w:noProof/>
        </w:rPr>
        <w:fldChar w:fldCharType="begin"/>
      </w:r>
      <w:r>
        <w:rPr>
          <w:noProof/>
        </w:rPr>
        <w:instrText xml:space="preserve"> PAGEREF _Toc278901403 \h </w:instrText>
      </w:r>
      <w:r>
        <w:rPr>
          <w:noProof/>
        </w:rPr>
      </w:r>
      <w:r>
        <w:rPr>
          <w:noProof/>
        </w:rPr>
        <w:fldChar w:fldCharType="separate"/>
      </w:r>
      <w:r>
        <w:rPr>
          <w:noProof/>
        </w:rPr>
        <w:t>14</w:t>
      </w:r>
      <w:r>
        <w:rPr>
          <w:noProof/>
        </w:rPr>
        <w:fldChar w:fldCharType="end"/>
      </w:r>
    </w:p>
    <w:p w14:paraId="6FB40F32"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7. References</w:t>
      </w:r>
      <w:r>
        <w:rPr>
          <w:noProof/>
        </w:rPr>
        <w:tab/>
      </w:r>
      <w:r>
        <w:rPr>
          <w:noProof/>
        </w:rPr>
        <w:fldChar w:fldCharType="begin"/>
      </w:r>
      <w:r>
        <w:rPr>
          <w:noProof/>
        </w:rPr>
        <w:instrText xml:space="preserve"> PAGEREF _Toc278901404 \h </w:instrText>
      </w:r>
      <w:r>
        <w:rPr>
          <w:noProof/>
        </w:rPr>
      </w:r>
      <w:r>
        <w:rPr>
          <w:noProof/>
        </w:rPr>
        <w:fldChar w:fldCharType="separate"/>
      </w:r>
      <w:r>
        <w:rPr>
          <w:noProof/>
        </w:rPr>
        <w:t>14</w:t>
      </w:r>
      <w:r>
        <w:rPr>
          <w:noProof/>
        </w:rPr>
        <w:fldChar w:fldCharType="end"/>
      </w:r>
    </w:p>
    <w:p w14:paraId="69B7EB85"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8. Appendix A</w:t>
      </w:r>
      <w:r>
        <w:rPr>
          <w:noProof/>
        </w:rPr>
        <w:tab/>
      </w:r>
      <w:r>
        <w:rPr>
          <w:noProof/>
        </w:rPr>
        <w:fldChar w:fldCharType="begin"/>
      </w:r>
      <w:r>
        <w:rPr>
          <w:noProof/>
        </w:rPr>
        <w:instrText xml:space="preserve"> PAGEREF _Toc278901405 \h </w:instrText>
      </w:r>
      <w:r>
        <w:rPr>
          <w:noProof/>
        </w:rPr>
      </w:r>
      <w:r>
        <w:rPr>
          <w:noProof/>
        </w:rPr>
        <w:fldChar w:fldCharType="separate"/>
      </w:r>
      <w:r>
        <w:rPr>
          <w:noProof/>
        </w:rPr>
        <w:t>15</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77777777" w:rsidR="00627D30" w:rsidRDefault="00627D30" w:rsidP="00627D30">
      <w:pPr>
        <w:pStyle w:val="Heading"/>
        <w:rPr>
          <w:rFonts w:ascii="Times New Roman" w:eastAsia="Times New Roman" w:hAnsi="Times New Roman"/>
        </w:rPr>
      </w:pPr>
      <w:bookmarkStart w:id="0" w:name="_Toc278901382"/>
      <w:r>
        <w:rPr>
          <w:rFonts w:ascii="Times New Roman"/>
          <w:lang w:val="de-DE"/>
        </w:rPr>
        <w:lastRenderedPageBreak/>
        <w:t>Abstract</w:t>
      </w:r>
      <w:bookmarkEnd w:id="0"/>
      <w:r>
        <w:rPr>
          <w:rFonts w:ascii="Times New Roman" w:eastAsia="Times New Roman" w:hAnsi="Times New Roman"/>
        </w:rPr>
        <w:br/>
      </w:r>
    </w:p>
    <w:p w14:paraId="2D7F6B81" w14:textId="77777777" w:rsidR="00627D30" w:rsidRDefault="00627D30" w:rsidP="00627D30">
      <w:pPr>
        <w:pStyle w:val="BodyA"/>
        <w:spacing w:line="360" w:lineRule="auto"/>
        <w:ind w:firstLine="360"/>
      </w:pPr>
      <w:r>
        <w:rPr>
          <w:rFonts w:ascii="Times New Roman"/>
        </w:rPr>
        <w:t>Add abstract here, single space, 12pt intentionally blank</w:t>
      </w:r>
    </w:p>
    <w:p w14:paraId="0C4C0131" w14:textId="77777777" w:rsidR="00627D30" w:rsidRDefault="00627D30" w:rsidP="00627D30">
      <w:pPr>
        <w:pStyle w:val="Heading"/>
        <w:rPr>
          <w:rFonts w:ascii="Times New Roman" w:eastAsia="Times New Roman" w:hAnsi="Times New Roman"/>
          <w:lang w:val="fr-FR"/>
        </w:rPr>
      </w:pPr>
      <w:bookmarkStart w:id="1" w:name="_Toc278901383"/>
      <w:r>
        <w:rPr>
          <w:rFonts w:ascii="Times New Roman"/>
          <w:lang w:val="fr-FR"/>
        </w:rPr>
        <w:t>1. Introduction</w:t>
      </w:r>
      <w:bookmarkEnd w:id="1"/>
    </w:p>
    <w:p w14:paraId="5AD679A9" w14:textId="77777777" w:rsidR="00627D30" w:rsidRDefault="00627D30" w:rsidP="00627D3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2" w:name="_Toc278901384"/>
      <w:r>
        <w:rPr>
          <w:rFonts w:ascii="Times New Roman"/>
        </w:rPr>
        <w:t>2. Approach</w:t>
      </w:r>
      <w:bookmarkEnd w:id="2"/>
    </w:p>
    <w:p w14:paraId="12F1CE42" w14:textId="77777777" w:rsidR="00627D30" w:rsidRDefault="00627D30" w:rsidP="00627D30">
      <w:pPr>
        <w:pStyle w:val="Heading3"/>
        <w:spacing w:line="360" w:lineRule="auto"/>
        <w:rPr>
          <w:rFonts w:ascii="Times New Roman"/>
          <w:color w:val="000000"/>
        </w:rPr>
      </w:pPr>
      <w:bookmarkStart w:id="3" w:name="_Toc278901385"/>
      <w:r>
        <w:rPr>
          <w:rFonts w:ascii="Times New Roman"/>
          <w:color w:val="000000"/>
        </w:rPr>
        <w:t>2.1 Architecture 0: No movement, measure lifetime</w:t>
      </w:r>
      <w:bookmarkEnd w:id="3"/>
    </w:p>
    <w:p w14:paraId="61826C1A" w14:textId="77777777" w:rsidR="00627D30" w:rsidRPr="00F67DB9" w:rsidRDefault="00627D30" w:rsidP="00627D30">
      <w:pPr>
        <w:pStyle w:val="BodyA"/>
      </w:pPr>
    </w:p>
    <w:p w14:paraId="637A0F23" w14:textId="7777777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CA3AEEB" w14:textId="77777777" w:rsidR="00627D30" w:rsidRDefault="00627D30" w:rsidP="00627D30">
      <w:pPr>
        <w:pStyle w:val="Heading3"/>
        <w:spacing w:line="360" w:lineRule="auto"/>
        <w:rPr>
          <w:rFonts w:ascii="Times New Roman"/>
          <w:color w:val="000000"/>
        </w:rPr>
      </w:pPr>
      <w:bookmarkStart w:id="4" w:name="_Toc278901386"/>
      <w:r>
        <w:rPr>
          <w:rFonts w:ascii="Times New Roman"/>
          <w:color w:val="000000"/>
        </w:rPr>
        <w:t>2.2 Architecture 1: Movement, measure lifetime as a function of speed without eating food</w:t>
      </w:r>
      <w:bookmarkEnd w:id="4"/>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5" w:name="_Toc278901387"/>
      <w:r>
        <w:rPr>
          <w:rFonts w:ascii="Times New Roman"/>
          <w:color w:val="000000"/>
        </w:rPr>
        <w:lastRenderedPageBreak/>
        <w:t>2.3 Architecture 2: Movement, measure lifetime as a function of speed with eating food</w:t>
      </w:r>
      <w:bookmarkEnd w:id="5"/>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6" w:name="_Toc278901388"/>
      <w:r>
        <w:rPr>
          <w:rFonts w:ascii="Times New Roman"/>
          <w:color w:val="000000"/>
        </w:rPr>
        <w:t>2.4 Architecture 3: Neuronal Classification of food using Food RGB Values</w:t>
      </w:r>
      <w:bookmarkEnd w:id="6"/>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7" w:name="_Toc278901389"/>
      <w:r>
        <w:rPr>
          <w:rFonts w:ascii="Times New Roman"/>
          <w:color w:val="000000"/>
        </w:rPr>
        <w:t>2.5 Architecture 4: Neuronal Movement towards brightest object</w:t>
      </w:r>
      <w:bookmarkEnd w:id="7"/>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Pr="00AD26FA" w:rsidRDefault="00627D30" w:rsidP="00627D30">
      <w:pPr>
        <w:pStyle w:val="NormalWeb"/>
        <w:spacing w:line="360" w:lineRule="auto"/>
        <w:jc w:val="both"/>
        <w:rPr>
          <w:rFonts w:ascii="Times New Roman" w:eastAsia="Times New Roman" w:hAnsi="Times New Roman"/>
          <w:sz w:val="24"/>
          <w:szCs w:val="24"/>
        </w:rPr>
      </w:pPr>
      <w:r w:rsidRPr="00AD26FA">
        <w:rPr>
          <w:rFonts w:ascii="Times New Roman"/>
          <w:sz w:val="24"/>
          <w:szCs w:val="24"/>
        </w:rPr>
        <w:t xml:space="preserve">The goal of this architecture is to move towards the brightest object using a winner takes all neuronal networks implementation. Movement is the next logical step after classification of food </w:t>
      </w:r>
      <w:r w:rsidRPr="00AD26FA">
        <w:rPr>
          <w:rFonts w:ascii="Times New Roman"/>
          <w:sz w:val="24"/>
          <w:szCs w:val="24"/>
        </w:rPr>
        <w:lastRenderedPageBreak/>
        <w:t xml:space="preserve">since we have to have a way of moving toward objects. In order to give the robot the ability to seek out objects a neuron will be added that will make a direction choice. </w:t>
      </w:r>
    </w:p>
    <w:p w14:paraId="3ABEE94B" w14:textId="77777777" w:rsidR="00627D30" w:rsidRPr="00AD26FA" w:rsidRDefault="00627D30" w:rsidP="00627D30">
      <w:pPr>
        <w:pStyle w:val="NormalWeb"/>
        <w:spacing w:line="360" w:lineRule="auto"/>
        <w:jc w:val="both"/>
        <w:rPr>
          <w:rFonts w:ascii="Times New Roman"/>
          <w:sz w:val="24"/>
          <w:szCs w:val="24"/>
        </w:rPr>
      </w:pPr>
      <w:r w:rsidRPr="00AD26FA">
        <w:rPr>
          <w:rFonts w:ascii="Times New Roman"/>
          <w:sz w:val="24"/>
          <w:szCs w:val="24"/>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4"/>
            <w:szCs w:val="24"/>
          </w:rPr>
          <m:t xml:space="preserve"> </m:t>
        </m:r>
      </m:oMath>
    </w:p>
    <w:p w14:paraId="4908B50B" w14:textId="77777777" w:rsidR="00627D30" w:rsidRPr="00AD26FA" w:rsidRDefault="00627D30" w:rsidP="00627D30">
      <w:pPr>
        <w:pStyle w:val="NormalWeb"/>
        <w:spacing w:line="360" w:lineRule="auto"/>
        <w:jc w:val="both"/>
        <w:rPr>
          <w:rFonts w:ascii="Times New Roman" w:eastAsia="Times New Roman" w:hAnsi="Times New Roman"/>
          <w:sz w:val="24"/>
          <w:szCs w:val="24"/>
        </w:rPr>
      </w:pPr>
    </w:p>
    <w:p w14:paraId="6E1635D1" w14:textId="77777777" w:rsidR="00627D30" w:rsidRPr="00AD26FA" w:rsidRDefault="00627D30" w:rsidP="00627D30">
      <w:pPr>
        <w:pStyle w:val="NormalWeb"/>
        <w:spacing w:line="360" w:lineRule="auto"/>
        <w:jc w:val="center"/>
        <w:rPr>
          <w:rFonts w:ascii="Times New Roman" w:eastAsia="Times New Roman" w:hAnsi="Times New Roman"/>
          <w:sz w:val="24"/>
          <w:szCs w:val="24"/>
        </w:rPr>
      </w:pPr>
      <m:oMath>
        <m:r>
          <m:rPr>
            <m:sty m:val="p"/>
          </m:rPr>
          <w:rPr>
            <w:rFonts w:ascii="Cambria Math" w:hAnsi="Cambria Math"/>
            <w:sz w:val="24"/>
            <w:szCs w:val="24"/>
          </w:rPr>
          <m:t>d = argmax</m:t>
        </m:r>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rPr>
                          <m:t>g</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vertAlign w:val="superscript"/>
                          </w:rPr>
                        </m:ctrlPr>
                      </m:sSupPr>
                      <m:e>
                        <m:r>
                          <m:rPr>
                            <m:sty m:val="p"/>
                          </m:rPr>
                          <w:rPr>
                            <w:rFonts w:ascii="Cambria Math" w:hAnsi="Cambria Math"/>
                            <w:sz w:val="24"/>
                            <w:szCs w:val="24"/>
                          </w:rPr>
                          <m:t>b</m:t>
                        </m:r>
                      </m:e>
                      <m:sup>
                        <m:r>
                          <m:rPr>
                            <m:sty m:val="p"/>
                          </m:rPr>
                          <w:rPr>
                            <w:rFonts w:ascii="Cambria Math" w:hAnsi="Cambria Math"/>
                            <w:sz w:val="24"/>
                            <w:szCs w:val="24"/>
                            <w:vertAlign w:val="superscript"/>
                          </w:rPr>
                          <m:t>2</m:t>
                        </m:r>
                      </m:sup>
                    </m:sSup>
                  </m:e>
                </m:d>
              </m:e>
            </m:nary>
          </m:e>
        </m:d>
      </m:oMath>
      <w:r w:rsidRPr="00AD26FA">
        <w:rPr>
          <w:rFonts w:ascii="Times New Roman"/>
          <w:sz w:val="24"/>
          <w:szCs w:val="24"/>
        </w:rPr>
        <w:tab/>
        <w:t>(eq 1.1)</w:t>
      </w:r>
    </w:p>
    <w:p w14:paraId="651B966C" w14:textId="77777777" w:rsidR="00627D30" w:rsidRPr="00AD26FA" w:rsidRDefault="00627D30" w:rsidP="00627D30">
      <w:pPr>
        <w:pStyle w:val="NormalWeb"/>
        <w:spacing w:line="360" w:lineRule="auto"/>
        <w:jc w:val="center"/>
        <w:rPr>
          <w:rFonts w:ascii="Times New Roman" w:eastAsia="Times New Roman" w:hAnsi="Times New Roman"/>
          <w:sz w:val="24"/>
          <w:szCs w:val="24"/>
        </w:rPr>
      </w:pPr>
      <w:r w:rsidRPr="00AD26FA">
        <w:rPr>
          <w:rFonts w:ascii="Times New Roman" w:eastAsia="Times New Roman" w:hAnsi="Times New Roman"/>
          <w:noProof/>
          <w:sz w:val="24"/>
          <w:szCs w:val="24"/>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Pr="00AD26FA" w:rsidRDefault="00627D30" w:rsidP="00627D30">
      <w:pPr>
        <w:pStyle w:val="NormalWeb"/>
        <w:spacing w:line="360" w:lineRule="auto"/>
        <w:jc w:val="center"/>
        <w:rPr>
          <w:rFonts w:ascii="Times New Roman" w:eastAsia="Times New Roman" w:hAnsi="Times New Roman"/>
          <w:sz w:val="24"/>
          <w:szCs w:val="24"/>
        </w:rPr>
      </w:pPr>
    </w:p>
    <w:p w14:paraId="7374A5A3" w14:textId="4E9E2944" w:rsidR="00627D30" w:rsidRPr="00F1259B" w:rsidRDefault="00627D30" w:rsidP="00F1259B">
      <w:pPr>
        <w:pStyle w:val="NormalWeb"/>
        <w:spacing w:line="360" w:lineRule="auto"/>
        <w:rPr>
          <w:rFonts w:ascii="Times New Roman" w:eastAsia="Times New Roman" w:hAnsi="Times New Roman"/>
          <w:sz w:val="24"/>
          <w:szCs w:val="24"/>
        </w:rPr>
      </w:pPr>
      <w:r w:rsidRPr="00AD26FA">
        <w:rPr>
          <w:rFonts w:ascii="Times New Roman"/>
          <w:sz w:val="24"/>
          <w:szCs w:val="24"/>
        </w:rPr>
        <w:t xml:space="preserve">Figure 2: This is a three layer neural network where the RGB </w:t>
      </w:r>
      <w:r w:rsidR="009221CC" w:rsidRPr="00AD26FA">
        <w:rPr>
          <w:rFonts w:ascii="Times New Roman"/>
          <w:sz w:val="24"/>
          <w:szCs w:val="24"/>
        </w:rPr>
        <w:t>circles denote</w:t>
      </w:r>
      <w:r w:rsidRPr="00AD26FA">
        <w:rPr>
          <w:rFonts w:ascii="Times New Roman"/>
          <w:sz w:val="24"/>
          <w:szCs w:val="24"/>
        </w:rPr>
        <w:t xml:space="preserve"> the intensity signal bands being received by the first layer. The second layer is a winner-take all network which </w:t>
      </w:r>
      <w:r w:rsidRPr="00AD26FA">
        <w:rPr>
          <w:rFonts w:ascii="Times New Roman"/>
          <w:sz w:val="24"/>
          <w:szCs w:val="24"/>
        </w:rPr>
        <w:lastRenderedPageBreak/>
        <w:t>selects the brightest cone. The third layer is a neuron, which computes the angle change for movement</w:t>
      </w:r>
    </w:p>
    <w:p w14:paraId="5D03610A" w14:textId="77777777" w:rsidR="00627D30" w:rsidRDefault="00627D30" w:rsidP="00627D30">
      <w:pPr>
        <w:pStyle w:val="Heading3"/>
        <w:spacing w:line="360" w:lineRule="auto"/>
        <w:rPr>
          <w:rFonts w:ascii="Times New Roman"/>
          <w:color w:val="000000"/>
        </w:rPr>
      </w:pPr>
      <w:bookmarkStart w:id="8" w:name="_Toc278901390"/>
      <w:r>
        <w:rPr>
          <w:rFonts w:ascii="Times New Roman"/>
          <w:color w:val="000000"/>
        </w:rPr>
        <w:t>2.6 Architecture 5: Move robot based on intensity and eat based on classification</w:t>
      </w:r>
      <w:bookmarkEnd w:id="8"/>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9" w:name="_Toc278901391"/>
      <w:r>
        <w:rPr>
          <w:rFonts w:ascii="Times New Roman"/>
          <w:color w:val="000000"/>
        </w:rPr>
        <w:t>2.7 Architecture 6: Neuronal Classification of food using Food RGB Percentage</w:t>
      </w:r>
      <w:bookmarkEnd w:id="9"/>
    </w:p>
    <w:p w14:paraId="01C65A10" w14:textId="77777777" w:rsidR="00627D30" w:rsidRPr="00F67DB9" w:rsidRDefault="00627D30" w:rsidP="00627D30">
      <w:pPr>
        <w:pStyle w:val="BodyA"/>
      </w:pPr>
    </w:p>
    <w:p w14:paraId="3179D16F" w14:textId="57A944CB" w:rsidR="00627D30" w:rsidRDefault="00627D30" w:rsidP="00627D30">
      <w:pPr>
        <w:pStyle w:val="BodyA"/>
        <w:spacing w:line="360" w:lineRule="auto"/>
        <w:jc w:val="both"/>
      </w:pPr>
      <w:r>
        <w:t>In architecture 3, we use RGB values to classify objects. However</w:t>
      </w:r>
      <w:r w:rsidR="009221CC">
        <w:t xml:space="preserve"> this does not address a certain problem subset, as robot moves</w:t>
      </w:r>
      <w:r>
        <w:t xml:space="preserve"> far</w:t>
      </w:r>
      <w:r w:rsidR="009221CC">
        <w:t>ther away from an</w:t>
      </w:r>
      <w:r>
        <w:t xml:space="preserve"> object, the light value</w:t>
      </w:r>
      <w:r w:rsidR="009221CC">
        <w:t xml:space="preserve"> for said object is decreased uniformly over each signal band. The un</w:t>
      </w:r>
      <w:r w:rsidR="00494D11">
        <w:t>-n</w:t>
      </w:r>
      <w:r w:rsidR="009221CC">
        <w:t>ormalized input of RGB signals</w:t>
      </w:r>
      <w:r>
        <w:t xml:space="preserve"> cannot be trusted to classify objects</w:t>
      </w:r>
      <w:r w:rsidR="0019140C">
        <w:t>,</w:t>
      </w:r>
      <w:r w:rsidR="00494D11">
        <w:t xml:space="preserve"> due to this fact</w:t>
      </w:r>
      <w:r>
        <w:t xml:space="preserve">. </w:t>
      </w:r>
      <w:r w:rsidR="0019140C">
        <w:t>When</w:t>
      </w:r>
      <w:r w:rsidR="00267EA6">
        <w:t xml:space="preserve"> the robot</w:t>
      </w:r>
      <w:r w:rsidR="0019140C">
        <w:t xml:space="preserve"> moves, it will pick </w:t>
      </w:r>
      <w:r w:rsidR="00267EA6">
        <w:t xml:space="preserve">the direction with </w:t>
      </w:r>
      <w:r w:rsidR="0019140C">
        <w:t>the highest intensity</w:t>
      </w:r>
      <w:r w:rsidR="00267EA6">
        <w:t xml:space="preserve"> light</w:t>
      </w:r>
      <w:r w:rsidR="0019140C">
        <w:t xml:space="preserve"> value based off equation 1.1</w:t>
      </w:r>
      <w:r w:rsidR="00267EA6">
        <w:t xml:space="preserve">. </w:t>
      </w:r>
      <w:r w:rsidR="00C45E5E">
        <w:t>It</w:t>
      </w:r>
      <w:r w:rsidR="00267EA6">
        <w:t xml:space="preserve"> is possible that the direction picked </w:t>
      </w:r>
      <w:r w:rsidR="00C45E5E">
        <w:t>will lead the robot</w:t>
      </w:r>
      <w:r w:rsidR="00E33D9B">
        <w:t xml:space="preserve"> to</w:t>
      </w:r>
      <w:r w:rsidR="0094560D">
        <w:t xml:space="preserve"> poisonous objects</w:t>
      </w:r>
      <w:r w:rsidR="00C45E5E">
        <w:t>; this is because direction is currently only based on the intensity of light not what type of object is producing the light</w:t>
      </w:r>
      <w:r w:rsidR="0094560D">
        <w:t xml:space="preserve">. </w:t>
      </w:r>
      <w:r w:rsidR="00420871">
        <w:t>Therefore, we need to implement a</w:t>
      </w:r>
      <w:r w:rsidR="00BA7695">
        <w:t xml:space="preserve"> direction</w:t>
      </w:r>
      <w:r w:rsidR="00420871">
        <w:t xml:space="preserve"> </w:t>
      </w:r>
      <w:r w:rsidR="0008398F">
        <w:t xml:space="preserve">neuron, which can move towards the </w:t>
      </w:r>
      <w:r w:rsidR="0008398F">
        <w:lastRenderedPageBreak/>
        <w:t>direction</w:t>
      </w:r>
      <w:r w:rsidR="00514EE8">
        <w:t xml:space="preserve"> with the</w:t>
      </w:r>
      <w:r w:rsidR="0008398F">
        <w:t xml:space="preserve"> closest nonpoisonous object</w:t>
      </w:r>
      <w:r w:rsidR="00420871">
        <w:t>.</w:t>
      </w:r>
      <w:r w:rsidR="0008398F">
        <w:t xml:space="preserve"> To solve this problem a neuronal network will be created that takes normalized RGB values and classifies these values as either good or bad one caveat is that neutral objects will be classified as bad. </w:t>
      </w:r>
      <w:r w:rsidR="00420871">
        <w:t xml:space="preserve"> </w:t>
      </w:r>
      <w:r w:rsidR="0008398F">
        <w:t>The goal of</w:t>
      </w:r>
      <w:r>
        <w:t xml:space="preserve"> architecture </w:t>
      </w:r>
      <w:r w:rsidR="0008398F">
        <w:t xml:space="preserve">7 </w:t>
      </w:r>
      <w:r>
        <w:t>is to see if a normalized RGB value can be used to</w:t>
      </w:r>
      <w:r w:rsidR="00442029">
        <w:t xml:space="preserve"> generate better direction selection</w:t>
      </w:r>
      <w:r>
        <w:t xml:space="preserve">. </w:t>
      </w:r>
    </w:p>
    <w:p w14:paraId="29645CF4" w14:textId="75E6AFB1" w:rsidR="00627D30" w:rsidRDefault="00A84EFE" w:rsidP="00A84EFE">
      <w:pPr>
        <w:pStyle w:val="BodyA"/>
        <w:spacing w:line="360" w:lineRule="auto"/>
        <w:jc w:val="center"/>
      </w:pPr>
      <w:r>
        <w:rPr>
          <w:noProof/>
        </w:rPr>
        <w:drawing>
          <wp:inline distT="0" distB="0" distL="0" distR="0" wp14:anchorId="74656A3A" wp14:editId="3E554C7C">
            <wp:extent cx="2913771" cy="1809536"/>
            <wp:effectExtent l="0" t="0" r="0" b="0"/>
            <wp:docPr id="6" name="Picture 6" descr="Macbook Pro:Users:matthewletter:Desktop:arch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esktop:arch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4465" cy="1809967"/>
                    </a:xfrm>
                    <a:prstGeom prst="rect">
                      <a:avLst/>
                    </a:prstGeom>
                    <a:noFill/>
                    <a:ln>
                      <a:noFill/>
                    </a:ln>
                  </pic:spPr>
                </pic:pic>
              </a:graphicData>
            </a:graphic>
          </wp:inline>
        </w:drawing>
      </w:r>
    </w:p>
    <w:p w14:paraId="0F1F5CA8" w14:textId="6BCE3CC1" w:rsidR="007F08C0" w:rsidRDefault="007F08C0" w:rsidP="00A84EFE">
      <w:pPr>
        <w:pStyle w:val="BodyA"/>
        <w:spacing w:line="360" w:lineRule="auto"/>
        <w:jc w:val="center"/>
      </w:pPr>
      <w:r>
        <w:rPr>
          <w:rFonts w:ascii="Times New Roman"/>
        </w:rPr>
        <w:t xml:space="preserve">Figure 4: Representation of the normalized classification approach </w:t>
      </w:r>
    </w:p>
    <w:p w14:paraId="0A4ECE04" w14:textId="77777777" w:rsidR="00627D30" w:rsidRPr="00CC50CF" w:rsidRDefault="00627D30" w:rsidP="00627D30">
      <w:pPr>
        <w:pStyle w:val="Heading3"/>
        <w:spacing w:line="360" w:lineRule="auto"/>
        <w:rPr>
          <w:rFonts w:ascii="Times New Roman"/>
          <w:color w:val="000000"/>
        </w:rPr>
      </w:pPr>
      <w:bookmarkStart w:id="10" w:name="_Toc278901392"/>
      <w:r w:rsidRPr="00CC50CF">
        <w:rPr>
          <w:rFonts w:ascii="Times New Roman"/>
          <w:color w:val="000000"/>
        </w:rPr>
        <w:t>2.8 Architecture 7: Eat Objects based on Neuron</w:t>
      </w:r>
      <w:r w:rsidRPr="00CC50CF">
        <w:rPr>
          <w:rFonts w:ascii="Times New Roman"/>
          <w:color w:val="000000"/>
          <w:lang w:val="fr-FR"/>
        </w:rPr>
        <w:t xml:space="preserve"> </w:t>
      </w:r>
      <w:r w:rsidRPr="00CC50CF">
        <w:rPr>
          <w:rFonts w:ascii="Times New Roman"/>
          <w:color w:val="000000"/>
        </w:rPr>
        <w:t>Classification using RGB Percentage</w:t>
      </w:r>
      <w:bookmarkEnd w:id="10"/>
    </w:p>
    <w:p w14:paraId="0C422CF9" w14:textId="77777777" w:rsidR="00627D30" w:rsidRPr="00F67DB9" w:rsidRDefault="00627D30" w:rsidP="00627D30">
      <w:pPr>
        <w:pStyle w:val="BodyA"/>
      </w:pPr>
    </w:p>
    <w:p w14:paraId="5B515072" w14:textId="7C24660C" w:rsidR="00627D30" w:rsidRDefault="00627D30" w:rsidP="00627D30">
      <w:pPr>
        <w:pStyle w:val="BodyA"/>
        <w:spacing w:line="360" w:lineRule="auto"/>
        <w:jc w:val="both"/>
      </w:pPr>
      <w:r>
        <w:t>In architecture 6, we use</w:t>
      </w:r>
      <w:r w:rsidR="00D2738D">
        <w:t>d</w:t>
      </w:r>
      <w:r>
        <w:t xml:space="preserve"> norm</w:t>
      </w:r>
      <w:r w:rsidR="00D2738D">
        <w:t>alized RGB value to classify</w:t>
      </w:r>
      <w:r>
        <w:t xml:space="preserve"> object</w:t>
      </w:r>
      <w:r w:rsidR="00D2738D">
        <w:t>s. Now the neuronal architecture</w:t>
      </w:r>
      <w:r>
        <w:t xml:space="preserve"> will choose the direction based on both intensity and</w:t>
      </w:r>
      <w:r w:rsidR="00D2738D">
        <w:t xml:space="preserve"> whether an object is classified as poisonous,</w:t>
      </w:r>
      <w:r>
        <w:t xml:space="preserve"> </w:t>
      </w:r>
      <w:r w:rsidR="00D2738D">
        <w:t>with the goal being to</w:t>
      </w:r>
      <w:r>
        <w:t xml:space="preserve"> choose the most intense</w:t>
      </w:r>
      <w:r w:rsidR="00D2738D">
        <w:t xml:space="preserve"> good object</w:t>
      </w:r>
      <w:r>
        <w:t xml:space="preserve"> direction</w:t>
      </w:r>
      <w:r w:rsidR="00D2738D">
        <w:t>.</w:t>
      </w:r>
      <w:r w:rsidR="00E60F7C">
        <w:t xml:space="preserve"> In our direction neuron, it will take into consideration the output of LMS neuron. If </w:t>
      </w:r>
      <w:r w:rsidR="00D2738D">
        <w:t xml:space="preserve">the </w:t>
      </w:r>
      <w:r w:rsidR="00E60F7C">
        <w:t>LMS neuron c</w:t>
      </w:r>
      <w:r w:rsidR="00D2738D">
        <w:t>lassifies</w:t>
      </w:r>
      <w:r w:rsidR="002843BE">
        <w:t xml:space="preserve"> the direction</w:t>
      </w:r>
      <w:r w:rsidR="00D2738D">
        <w:t xml:space="preserve"> as containing a</w:t>
      </w:r>
      <w:r w:rsidR="00E968EE">
        <w:t xml:space="preserve"> poisonous then the next highest intensity</w:t>
      </w:r>
      <w:r w:rsidR="00E60F7C">
        <w:t xml:space="preserve"> direction neuron will </w:t>
      </w:r>
      <w:r w:rsidR="00E968EE">
        <w:t>be chosen for classification.</w:t>
      </w:r>
    </w:p>
    <w:p w14:paraId="0EF7F70B" w14:textId="544B25B4" w:rsidR="00ED36F8" w:rsidRDefault="00ED36F8" w:rsidP="00ED36F8">
      <w:pPr>
        <w:pStyle w:val="BodyA"/>
        <w:spacing w:line="360" w:lineRule="auto"/>
        <w:jc w:val="center"/>
      </w:pPr>
      <w:r>
        <w:rPr>
          <w:noProof/>
        </w:rPr>
        <w:drawing>
          <wp:inline distT="0" distB="0" distL="0" distR="0" wp14:anchorId="2C9FABBB" wp14:editId="2F78409C">
            <wp:extent cx="4120075" cy="2134235"/>
            <wp:effectExtent l="0" t="0" r="0" b="0"/>
            <wp:docPr id="17" name="Picture 17" descr="Macbook Pro:Users:matthewletter:Desktop:arch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esktop:arch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3637" cy="2136080"/>
                    </a:xfrm>
                    <a:prstGeom prst="rect">
                      <a:avLst/>
                    </a:prstGeom>
                    <a:noFill/>
                    <a:ln>
                      <a:noFill/>
                    </a:ln>
                  </pic:spPr>
                </pic:pic>
              </a:graphicData>
            </a:graphic>
          </wp:inline>
        </w:drawing>
      </w:r>
    </w:p>
    <w:p w14:paraId="45FE2267" w14:textId="73B67690" w:rsidR="003617AF" w:rsidRDefault="00ED36F8" w:rsidP="00997334">
      <w:pPr>
        <w:pStyle w:val="BodyA"/>
        <w:spacing w:line="360" w:lineRule="auto"/>
        <w:jc w:val="center"/>
      </w:pPr>
      <w:r>
        <w:rPr>
          <w:rFonts w:ascii="Times New Roman"/>
        </w:rPr>
        <w:t>Figure 5</w:t>
      </w:r>
      <w:r>
        <w:rPr>
          <w:rFonts w:ascii="Times New Roman"/>
        </w:rPr>
        <w:t xml:space="preserve">: Network diagram of the LMS neuron for classifying </w:t>
      </w:r>
      <w:r>
        <w:rPr>
          <w:rFonts w:ascii="Times New Roman"/>
        </w:rPr>
        <w:t xml:space="preserve">food with pre-classification before winners take all </w:t>
      </w:r>
      <w:r w:rsidR="00E744E1">
        <w:rPr>
          <w:rFonts w:ascii="Times New Roman"/>
        </w:rPr>
        <w:t xml:space="preserve">network </w:t>
      </w:r>
      <w:r w:rsidR="00661153">
        <w:rPr>
          <w:rFonts w:ascii="Times New Roman"/>
        </w:rPr>
        <w:t>layer</w:t>
      </w:r>
      <w:r>
        <w:rPr>
          <w:rFonts w:ascii="Times New Roman"/>
        </w:rPr>
        <w:t>.</w:t>
      </w:r>
    </w:p>
    <w:p w14:paraId="1E94252A" w14:textId="24A36636" w:rsidR="003617AF" w:rsidRPr="00CC50CF" w:rsidRDefault="003617AF" w:rsidP="003617AF">
      <w:pPr>
        <w:pStyle w:val="Heading3"/>
        <w:spacing w:line="360" w:lineRule="auto"/>
        <w:rPr>
          <w:rFonts w:ascii="Times New Roman"/>
          <w:color w:val="000000"/>
        </w:rPr>
      </w:pPr>
      <w:r w:rsidRPr="00CC50CF">
        <w:rPr>
          <w:rFonts w:ascii="Times New Roman"/>
          <w:color w:val="000000"/>
        </w:rPr>
        <w:lastRenderedPageBreak/>
        <w:t>2.9 Archit</w:t>
      </w:r>
      <w:r w:rsidR="000718DF" w:rsidRPr="00CC50CF">
        <w:rPr>
          <w:rFonts w:ascii="Times New Roman"/>
          <w:color w:val="000000"/>
        </w:rPr>
        <w:t>ecture 8</w:t>
      </w:r>
      <w:r w:rsidRPr="00CC50CF">
        <w:rPr>
          <w:rFonts w:ascii="Times New Roman"/>
          <w:color w:val="000000"/>
        </w:rPr>
        <w:t xml:space="preserve">: Eat </w:t>
      </w:r>
      <w:r w:rsidR="00A24C98" w:rsidRPr="00CC50CF">
        <w:rPr>
          <w:rFonts w:ascii="Times New Roman"/>
          <w:color w:val="000000"/>
        </w:rPr>
        <w:t xml:space="preserve">Few </w:t>
      </w:r>
      <w:r w:rsidRPr="00CC50CF">
        <w:rPr>
          <w:rFonts w:ascii="Times New Roman"/>
          <w:color w:val="000000"/>
        </w:rPr>
        <w:t>Objects based on Neuron</w:t>
      </w:r>
      <w:r w:rsidRPr="00CC50CF">
        <w:rPr>
          <w:rFonts w:ascii="Times New Roman"/>
          <w:color w:val="000000"/>
          <w:lang w:val="fr-FR"/>
        </w:rPr>
        <w:t xml:space="preserve"> </w:t>
      </w:r>
      <w:r w:rsidRPr="00CC50CF">
        <w:rPr>
          <w:rFonts w:ascii="Times New Roman"/>
          <w:color w:val="000000"/>
        </w:rPr>
        <w:t>Classification using RGB Percentage</w:t>
      </w:r>
    </w:p>
    <w:p w14:paraId="62652B27" w14:textId="25257FBD" w:rsidR="00A3305F" w:rsidRDefault="00E91881" w:rsidP="00627D30">
      <w:pPr>
        <w:pStyle w:val="BodyA"/>
        <w:spacing w:line="360" w:lineRule="auto"/>
        <w:jc w:val="both"/>
      </w:pPr>
      <w:r>
        <w:t xml:space="preserve">In previous architectures, </w:t>
      </w:r>
      <w:r w:rsidR="00A3305F">
        <w:t>food was eaten</w:t>
      </w:r>
      <w:r>
        <w:t xml:space="preserve"> from three</w:t>
      </w:r>
      <w:r w:rsidR="00F519FC">
        <w:t xml:space="preserve"> sides</w:t>
      </w:r>
      <w:r w:rsidR="00510318">
        <w:t xml:space="preserve"> 0, 1 and 7. </w:t>
      </w:r>
      <w:r w:rsidR="007F08C0">
        <w:t xml:space="preserve"> In architecture 8 we will only eat food in one direction</w:t>
      </w:r>
      <w:r w:rsidR="00ED36F8">
        <w:t xml:space="preserve"> as show in figure 6</w:t>
      </w:r>
      <w:r w:rsidR="007F08C0">
        <w:t>.</w:t>
      </w:r>
    </w:p>
    <w:p w14:paraId="3F29831F" w14:textId="7DAE59C9" w:rsidR="00A3305F" w:rsidRDefault="00A3305F" w:rsidP="00A3305F">
      <w:pPr>
        <w:pStyle w:val="BodyA"/>
        <w:spacing w:line="360" w:lineRule="auto"/>
        <w:jc w:val="center"/>
      </w:pPr>
      <w:r>
        <w:rPr>
          <w:noProof/>
        </w:rPr>
        <w:drawing>
          <wp:inline distT="0" distB="0" distL="0" distR="0" wp14:anchorId="043B6D9F" wp14:editId="40AF8ABD">
            <wp:extent cx="2324686" cy="1440465"/>
            <wp:effectExtent l="0" t="0" r="0" b="0"/>
            <wp:docPr id="16" name="Picture 16" descr="Macbook Pro:Users:matthewletter:Desktop:arch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book Pro:Users:matthewletter:Desktop:arch8.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5326" cy="1440861"/>
                    </a:xfrm>
                    <a:prstGeom prst="rect">
                      <a:avLst/>
                    </a:prstGeom>
                    <a:noFill/>
                    <a:ln>
                      <a:noFill/>
                    </a:ln>
                  </pic:spPr>
                </pic:pic>
              </a:graphicData>
            </a:graphic>
          </wp:inline>
        </w:drawing>
      </w:r>
    </w:p>
    <w:p w14:paraId="077C2785" w14:textId="7BB6E9EB" w:rsidR="007F08C0" w:rsidRDefault="00ED36F8" w:rsidP="007F08C0">
      <w:pPr>
        <w:pStyle w:val="BodyA"/>
        <w:spacing w:line="360" w:lineRule="auto"/>
        <w:jc w:val="center"/>
      </w:pPr>
      <w:r>
        <w:rPr>
          <w:rFonts w:ascii="Times New Roman"/>
        </w:rPr>
        <w:t>Figure 6</w:t>
      </w:r>
      <w:r w:rsidR="007F08C0">
        <w:rPr>
          <w:rFonts w:ascii="Times New Roman"/>
        </w:rPr>
        <w:t xml:space="preserve">: </w:t>
      </w:r>
      <w:r w:rsidR="00F110E9">
        <w:rPr>
          <w:rFonts w:ascii="Times New Roman"/>
        </w:rPr>
        <w:t>Diagram of the new eat direction for the robot.</w:t>
      </w:r>
    </w:p>
    <w:p w14:paraId="4519BD33" w14:textId="77777777" w:rsidR="007F08C0" w:rsidRDefault="007F08C0" w:rsidP="00A3305F">
      <w:pPr>
        <w:pStyle w:val="BodyA"/>
        <w:spacing w:line="360" w:lineRule="auto"/>
        <w:jc w:val="center"/>
      </w:pPr>
    </w:p>
    <w:p w14:paraId="417A94F2" w14:textId="2C35FCB0" w:rsidR="003617AF" w:rsidRDefault="00F110E9" w:rsidP="00627D30">
      <w:pPr>
        <w:pStyle w:val="BodyA"/>
        <w:spacing w:line="360" w:lineRule="auto"/>
        <w:jc w:val="both"/>
      </w:pPr>
      <w:r>
        <w:t>W</w:t>
      </w:r>
      <w:r w:rsidR="00510318">
        <w:t>e know</w:t>
      </w:r>
      <w:r w:rsidR="00E91881">
        <w:t xml:space="preserve"> that the </w:t>
      </w:r>
      <w:r w:rsidR="00510318">
        <w:t xml:space="preserve">light we check is </w:t>
      </w:r>
      <w:r w:rsidR="00AB6442">
        <w:t>straight in front of the robot. The front incoming light direction is</w:t>
      </w:r>
      <w:r w:rsidR="00510318">
        <w:t xml:space="preserve"> index </w:t>
      </w:r>
      <w:r w:rsidR="00AB6442">
        <w:t>at</w:t>
      </w:r>
      <w:r w:rsidR="00510318">
        <w:t xml:space="preserve"> 0</w:t>
      </w:r>
      <w:r w:rsidR="00AB6442">
        <w:t xml:space="preserve"> in the code</w:t>
      </w:r>
      <w:r w:rsidR="00510318">
        <w:t xml:space="preserve">. So in this architecture, we will only eat food </w:t>
      </w:r>
      <w:r w:rsidR="00921F23">
        <w:t>directly in front of the Robot</w:t>
      </w:r>
      <w:r w:rsidR="00510318">
        <w:t>.</w:t>
      </w:r>
      <w:r w:rsidR="00921F23">
        <w:t xml:space="preserve"> The problem from the previous architecture is that it would eat classify the forward object as good but the objects at positions indexed at 1 and 7 are bad and eaten giving bad classification results.</w:t>
      </w:r>
      <w:r w:rsidR="00510318">
        <w:t xml:space="preserve"> </w:t>
      </w:r>
      <w:r w:rsidR="00CC50CF">
        <w:t>The</w:t>
      </w:r>
      <w:r w:rsidR="00ED36F8">
        <w:t xml:space="preserve"> architecture from figure 5</w:t>
      </w:r>
      <w:r w:rsidR="00CC50CF">
        <w:t xml:space="preserve"> is still applied in this case with the change in eating.</w:t>
      </w:r>
    </w:p>
    <w:p w14:paraId="03ED2982" w14:textId="77777777" w:rsidR="005F3BA5" w:rsidRDefault="005F3BA5"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1" w:name="_Toc278901394"/>
      <w:r>
        <w:rPr>
          <w:rFonts w:ascii="Times New Roman"/>
        </w:rPr>
        <w:t>3. Results</w:t>
      </w:r>
      <w:bookmarkEnd w:id="11"/>
    </w:p>
    <w:p w14:paraId="2BC62538" w14:textId="371638A2" w:rsidR="00627D30" w:rsidRPr="0072708E" w:rsidRDefault="00627D30" w:rsidP="00B0601B">
      <w:pPr>
        <w:pStyle w:val="Heading3"/>
        <w:spacing w:line="360" w:lineRule="auto"/>
        <w:rPr>
          <w:rFonts w:ascii="Times New Roman" w:eastAsia="Times New Roman" w:hAnsi="Times New Roman"/>
          <w:color w:val="000000" w:themeColor="text1"/>
        </w:rPr>
      </w:pPr>
      <w:bookmarkStart w:id="12" w:name="_Toc278901395"/>
      <w:r w:rsidRPr="0072708E">
        <w:rPr>
          <w:rFonts w:ascii="Times New Roman"/>
          <w:color w:val="000000" w:themeColor="text1"/>
        </w:rPr>
        <w:t>3.1 Architecture 0: No movement, measure lifetime</w:t>
      </w:r>
      <w:bookmarkEnd w:id="12"/>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267EA6">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2361AEF3" w:rsidR="00627D30" w:rsidRDefault="000B7A14" w:rsidP="00267EA6">
            <w:pPr>
              <w:pStyle w:val="TableStyle1A"/>
              <w:jc w:val="center"/>
            </w:pPr>
            <w:r>
              <w:rPr>
                <w:rFonts w:ascii="Times New Roman"/>
              </w:rPr>
              <w:t>Table 1: Over 200 runs, every run of a stationary robot had a lifespan of 5001 cycles</w:t>
            </w:r>
          </w:p>
        </w:tc>
      </w:tr>
      <w:tr w:rsidR="00627D30" w14:paraId="6E42BA14" w14:textId="77777777" w:rsidTr="00267EA6">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267EA6">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267EA6">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267EA6">
            <w:pPr>
              <w:pStyle w:val="TableStyle2A"/>
              <w:jc w:val="center"/>
            </w:pPr>
            <w:r>
              <w:t>Lifetime Standard Deviation</w:t>
            </w:r>
          </w:p>
        </w:tc>
      </w:tr>
      <w:tr w:rsidR="00627D30" w14:paraId="31DA1C96" w14:textId="77777777" w:rsidTr="00267EA6">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62B51537" w:rsidR="00627D30" w:rsidRDefault="00627D30" w:rsidP="00267EA6">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4AA98125" w:rsidR="00627D30" w:rsidRDefault="00525857" w:rsidP="00267EA6">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2DDE186B" w:rsidR="00627D30" w:rsidRDefault="00525857" w:rsidP="00267EA6">
            <w:pPr>
              <w:pStyle w:val="Body"/>
              <w:jc w:val="center"/>
            </w:pPr>
            <w:r>
              <w:t>0</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Pr="00160749" w:rsidRDefault="00627D30" w:rsidP="00627D30">
      <w:pPr>
        <w:pStyle w:val="Heading3"/>
        <w:spacing w:line="360" w:lineRule="auto"/>
        <w:rPr>
          <w:rFonts w:ascii="Times New Roman" w:eastAsia="Times New Roman" w:hAnsi="Times New Roman"/>
          <w:color w:val="000000"/>
        </w:rPr>
      </w:pPr>
      <w:bookmarkStart w:id="13" w:name="_Toc278901396"/>
      <w:r w:rsidRPr="00160749">
        <w:rPr>
          <w:rFonts w:ascii="Times New Roman"/>
          <w:color w:val="000000"/>
        </w:rPr>
        <w:lastRenderedPageBreak/>
        <w:t>3.2 Architecture 1: Movement, measure lifetime as a function of speed without eating food</w:t>
      </w:r>
      <w:bookmarkEnd w:id="13"/>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866D14E" w:rsidR="00627D30" w:rsidRPr="0055671B" w:rsidRDefault="00547A6F" w:rsidP="00627D30">
      <w:pPr>
        <w:pStyle w:val="BodyA"/>
        <w:spacing w:line="360" w:lineRule="auto"/>
        <w:ind w:firstLine="360"/>
        <w:jc w:val="center"/>
      </w:pPr>
      <w:r>
        <w:rPr>
          <w:rFonts w:ascii="Times New Roman"/>
        </w:rPr>
        <w:t>Figure 7</w:t>
      </w:r>
      <w:r w:rsidR="00627D30">
        <w:rPr>
          <w:rFonts w:ascii="Times New Roman"/>
        </w:rPr>
        <w:t>: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ED5D691" w:rsidR="00627D30" w:rsidRDefault="00547A6F" w:rsidP="00627D30">
      <w:pPr>
        <w:pStyle w:val="BodyA"/>
        <w:spacing w:line="360" w:lineRule="auto"/>
        <w:ind w:firstLine="360"/>
        <w:jc w:val="center"/>
      </w:pPr>
      <w:r>
        <w:rPr>
          <w:rFonts w:ascii="Times New Roman"/>
        </w:rPr>
        <w:t>Figure 8</w:t>
      </w:r>
      <w:r w:rsidR="00627D30">
        <w:rPr>
          <w:rFonts w:ascii="Times New Roman"/>
        </w:rPr>
        <w:t>: Linear function of the life cycles with respect to the Robots speed.</w:t>
      </w:r>
    </w:p>
    <w:p w14:paraId="7AABC13C" w14:textId="77777777" w:rsidR="00627D30" w:rsidRDefault="00627D30" w:rsidP="00627D30">
      <w:pPr>
        <w:pStyle w:val="BodyA"/>
        <w:spacing w:line="360" w:lineRule="auto"/>
        <w:ind w:firstLine="360"/>
        <w:jc w:val="center"/>
      </w:pPr>
    </w:p>
    <w:p w14:paraId="2C2BD5F9" w14:textId="76553676" w:rsidR="00627D30" w:rsidRPr="00E968EE"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 xml:space="preserve">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w:t>
      </w:r>
      <w:r>
        <w:rPr>
          <w:rFonts w:ascii="Times New Roman"/>
        </w:rPr>
        <w:lastRenderedPageBreak/>
        <w:t>effect on the life span of the robot, as the life span, with constant speed, showed no change. Therefore, the standard deviation for the lifetime at the same speed with head rotation is 0</w:t>
      </w:r>
    </w:p>
    <w:p w14:paraId="28BC7319" w14:textId="77777777" w:rsidR="00627D30" w:rsidRDefault="00627D30" w:rsidP="00627D30">
      <w:pPr>
        <w:pStyle w:val="Heading3"/>
        <w:spacing w:line="360" w:lineRule="auto"/>
        <w:rPr>
          <w:rFonts w:ascii="Times New Roman"/>
          <w:color w:val="000000"/>
        </w:rPr>
      </w:pPr>
      <w:bookmarkStart w:id="14" w:name="_Toc278901397"/>
      <w:r>
        <w:rPr>
          <w:rFonts w:ascii="Times New Roman"/>
          <w:color w:val="000000"/>
        </w:rPr>
        <w:t>3.3 Architecture 2: Movement, measure lifetime as a function of speed with eating food</w:t>
      </w:r>
      <w:bookmarkEnd w:id="14"/>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3C624C09" w:rsidR="00627D30" w:rsidRDefault="00547A6F" w:rsidP="00627D30">
      <w:pPr>
        <w:pStyle w:val="BodyA"/>
        <w:spacing w:line="360" w:lineRule="auto"/>
        <w:jc w:val="center"/>
      </w:pPr>
      <w:r>
        <w:rPr>
          <w:rFonts w:ascii="Times New Roman"/>
        </w:rPr>
        <w:t>Figure 9</w:t>
      </w:r>
      <w:r w:rsidR="00627D30">
        <w:rPr>
          <w:rFonts w:ascii="Times New Roman"/>
        </w:rPr>
        <w:t xml:space="preserve">: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267EA6">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391F1003" w:rsidR="00627D30" w:rsidRPr="00547A6F" w:rsidRDefault="00547A6F" w:rsidP="00547A6F">
            <w:pPr>
              <w:pStyle w:val="BodyA"/>
              <w:spacing w:line="360" w:lineRule="auto"/>
              <w:jc w:val="center"/>
              <w:rPr>
                <w:b/>
              </w:rPr>
            </w:pPr>
            <w:r w:rsidRPr="00547A6F">
              <w:rPr>
                <w:rFonts w:ascii="Times New Roman"/>
                <w:b/>
              </w:rPr>
              <w:t xml:space="preserve">Table 2: </w:t>
            </w:r>
            <w:r w:rsidRPr="00547A6F">
              <w:rPr>
                <w:b/>
              </w:rPr>
              <w:t>Robot lifetime mean and standard deviation for different speed rate for comparison with future architectures.</w:t>
            </w:r>
          </w:p>
        </w:tc>
      </w:tr>
      <w:tr w:rsidR="00627D30" w14:paraId="0BD18DCA"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267EA6">
            <w:pPr>
              <w:pStyle w:val="TableStyle2A"/>
              <w:jc w:val="center"/>
            </w:pPr>
            <w:r>
              <w:t>Lifetime Standard Deviation</w:t>
            </w:r>
          </w:p>
        </w:tc>
      </w:tr>
      <w:tr w:rsidR="00627D30" w14:paraId="57C4F64C"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267EA6">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267EA6">
            <w:pPr>
              <w:pStyle w:val="Body"/>
              <w:jc w:val="center"/>
            </w:pPr>
            <w:r>
              <w:t>884</w:t>
            </w:r>
          </w:p>
        </w:tc>
      </w:tr>
      <w:tr w:rsidR="00627D30" w14:paraId="1F35743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267EA6">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267EA6">
            <w:pPr>
              <w:pStyle w:val="Body"/>
              <w:jc w:val="center"/>
            </w:pPr>
            <w:r>
              <w:t>973</w:t>
            </w:r>
          </w:p>
        </w:tc>
      </w:tr>
      <w:tr w:rsidR="00627D30" w14:paraId="32041475"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267EA6">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267EA6">
            <w:pPr>
              <w:pStyle w:val="Body"/>
              <w:jc w:val="center"/>
            </w:pPr>
            <w:r>
              <w:t>849</w:t>
            </w:r>
          </w:p>
        </w:tc>
      </w:tr>
      <w:tr w:rsidR="00627D30" w14:paraId="550BACB8"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267EA6">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267EA6">
            <w:pPr>
              <w:pStyle w:val="Body"/>
              <w:jc w:val="center"/>
            </w:pPr>
            <w:r>
              <w:t>765</w:t>
            </w:r>
          </w:p>
        </w:tc>
      </w:tr>
      <w:tr w:rsidR="00627D30" w14:paraId="74CF582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267EA6">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267EA6">
            <w:pPr>
              <w:pStyle w:val="Body"/>
              <w:jc w:val="center"/>
            </w:pPr>
            <w:r>
              <w:t>832</w:t>
            </w:r>
          </w:p>
        </w:tc>
      </w:tr>
      <w:tr w:rsidR="00627D30" w14:paraId="57A0711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267EA6">
            <w:pPr>
              <w:pStyle w:val="TableStyle1A"/>
              <w:jc w:val="center"/>
            </w:pPr>
            <w:r>
              <w:lastRenderedPageBreak/>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267EA6">
            <w:pPr>
              <w:pStyle w:val="Body"/>
              <w:jc w:val="center"/>
            </w:pPr>
            <w:r>
              <w:t>827</w:t>
            </w:r>
          </w:p>
        </w:tc>
      </w:tr>
      <w:tr w:rsidR="00627D30" w14:paraId="6CACA52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267EA6">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5" w:name="_Toc278901398"/>
      <w:r w:rsidRPr="00A40C2C">
        <w:rPr>
          <w:rFonts w:ascii="Times New Roman"/>
          <w:color w:val="000000" w:themeColor="text1"/>
        </w:rPr>
        <w:t xml:space="preserve">3.4 </w:t>
      </w:r>
      <w:r w:rsidRPr="00A40C2C">
        <w:rPr>
          <w:color w:val="000000" w:themeColor="text1"/>
        </w:rPr>
        <w:t>Architecture 3: Neuronal Classification of food</w:t>
      </w:r>
      <w:bookmarkEnd w:id="15"/>
    </w:p>
    <w:p w14:paraId="44FE4BD0" w14:textId="77777777" w:rsidR="00627D30" w:rsidRPr="00547A6F" w:rsidRDefault="00627D30" w:rsidP="00627D30">
      <w:pPr>
        <w:pStyle w:val="BodyA"/>
        <w:spacing w:line="360" w:lineRule="auto"/>
        <w:jc w:val="center"/>
        <w:rPr>
          <w:b/>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rsidRPr="00547A6F" w14:paraId="622A8637"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3CB1B87D" w:rsidR="00627D30" w:rsidRPr="00547A6F" w:rsidRDefault="00547A6F" w:rsidP="00547A6F">
            <w:pPr>
              <w:pStyle w:val="BodyA"/>
              <w:spacing w:line="360" w:lineRule="auto"/>
              <w:jc w:val="center"/>
              <w:rPr>
                <w:b/>
              </w:rPr>
            </w:pPr>
            <w:r w:rsidRPr="00547A6F">
              <w:rPr>
                <w:rFonts w:ascii="Times New Roman"/>
                <w:b/>
              </w:rPr>
              <w:t>Table 3: Root mean squared error (RMSE) vs. lifetime training result</w:t>
            </w:r>
          </w:p>
        </w:tc>
      </w:tr>
      <w:tr w:rsidR="00627D30" w14:paraId="1AF74104"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267EA6">
            <w:pPr>
              <w:pStyle w:val="TableStyle2"/>
              <w:spacing w:line="360" w:lineRule="auto"/>
              <w:jc w:val="center"/>
              <w:rPr>
                <w:u w:color="000000"/>
              </w:rPr>
            </w:pPr>
            <w:r>
              <w:t>3</w:t>
            </w:r>
          </w:p>
        </w:tc>
      </w:tr>
      <w:tr w:rsidR="00627D30" w14:paraId="264F9918"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267EA6">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267EA6">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267EA6">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267EA6">
            <w:pPr>
              <w:pStyle w:val="BodyA"/>
              <w:spacing w:line="360" w:lineRule="auto"/>
              <w:jc w:val="center"/>
            </w:pPr>
            <w:r>
              <w:rPr>
                <w:rFonts w:ascii="Times New Roman"/>
              </w:rPr>
              <w:t>-0.0570887</w:t>
            </w:r>
          </w:p>
        </w:tc>
      </w:tr>
    </w:tbl>
    <w:p w14:paraId="08958395" w14:textId="77777777" w:rsidR="00627D30" w:rsidRDefault="00627D30" w:rsidP="00627D30">
      <w:pPr>
        <w:pStyle w:val="BodyA"/>
        <w:spacing w:line="360" w:lineRule="auto"/>
        <w:jc w:val="center"/>
      </w:pPr>
    </w:p>
    <w:p w14:paraId="6AE5A4AC" w14:textId="77777777" w:rsidR="00627D30" w:rsidRDefault="00627D30" w:rsidP="00627D30">
      <w:pPr>
        <w:pStyle w:val="BodyA"/>
        <w:spacing w:line="360" w:lineRule="auto"/>
        <w:jc w:val="both"/>
        <w:rPr>
          <w:rFonts w:ascii="Times New Roman"/>
        </w:rPr>
      </w:pPr>
      <w:r>
        <w:rPr>
          <w:rFonts w:ascii="Times New Roman"/>
        </w:rPr>
        <w:t xml:space="preserve">Table 3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w:lastRenderedPageBreak/>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E968EE" w:rsidRDefault="00E968EE" w:rsidP="00627D30">
                            <w:r>
                              <w:rPr>
                                <w:noProof/>
                              </w:rPr>
                              <w:drawing>
                                <wp:inline distT="0" distB="0" distL="0" distR="0" wp14:anchorId="6F18F660" wp14:editId="05D989D5">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6548" cy="3388771"/>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418D91A3" w14:textId="77777777" w:rsidR="00E968EE" w:rsidRDefault="00E968EE" w:rsidP="00627D30">
                      <w:r>
                        <w:rPr>
                          <w:noProof/>
                        </w:rPr>
                        <w:drawing>
                          <wp:inline distT="0" distB="0" distL="0" distR="0" wp14:anchorId="6F18F660" wp14:editId="05D989D5">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6548" cy="3388771"/>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849CB8B" w:rsidR="00627D30" w:rsidRPr="00171601" w:rsidRDefault="00514AD3" w:rsidP="00627D30">
      <w:pPr>
        <w:pStyle w:val="BodyA"/>
        <w:spacing w:line="360" w:lineRule="auto"/>
        <w:jc w:val="center"/>
      </w:pPr>
      <w:r>
        <w:rPr>
          <w:rFonts w:ascii="Times New Roman"/>
        </w:rPr>
        <w:t>Figure 10</w:t>
      </w:r>
      <w:r w:rsidR="00627D30">
        <w:rPr>
          <w:rFonts w:ascii="Times New Roman"/>
        </w:rPr>
        <w:t>: Direction decision neuron checking with a 5</w:t>
      </w:r>
      <w:r w:rsidR="00627D30">
        <w:rPr>
          <w:rFonts w:ascii="Times New Roman"/>
          <w:vertAlign w:val="superscript"/>
        </w:rPr>
        <w:t xml:space="preserve">o </w:t>
      </w:r>
      <w:r w:rsidR="00627D30">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Pr="0089001F" w:rsidRDefault="00627D30" w:rsidP="00627D30">
      <w:pPr>
        <w:pStyle w:val="Heading3"/>
        <w:spacing w:line="360" w:lineRule="auto"/>
        <w:rPr>
          <w:color w:val="000000" w:themeColor="text1"/>
        </w:rPr>
      </w:pPr>
      <w:bookmarkStart w:id="16" w:name="_Toc278901399"/>
      <w:r w:rsidRPr="0089001F">
        <w:rPr>
          <w:rFonts w:ascii="Times New Roman"/>
          <w:color w:val="000000" w:themeColor="text1"/>
        </w:rPr>
        <w:t>3.5 Architecture 4: Neuronal Movement towards brightest object</w:t>
      </w:r>
      <w:bookmarkEnd w:id="16"/>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w:lastRenderedPageBreak/>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E968EE" w:rsidRDefault="00E968EE"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393548D" w14:textId="77777777" w:rsidR="00267EA6" w:rsidRDefault="00267EA6"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045C1CF5" w14:textId="31EEF812" w:rsidR="00627D30" w:rsidRDefault="00673E9A" w:rsidP="00627D30">
      <w:pPr>
        <w:pStyle w:val="BodyA"/>
        <w:spacing w:line="360" w:lineRule="auto"/>
        <w:jc w:val="center"/>
        <w:rPr>
          <w:rFonts w:ascii="Times New Roman"/>
        </w:rPr>
      </w:pPr>
      <w:r>
        <w:rPr>
          <w:rFonts w:ascii="Times New Roman"/>
        </w:rPr>
        <w:t>Figure 11</w:t>
      </w:r>
      <w:r w:rsidR="00627D30">
        <w:rPr>
          <w:rFonts w:ascii="Times New Roman"/>
        </w:rPr>
        <w:t xml:space="preserve">: </w:t>
      </w:r>
      <w:r w:rsidR="00627D30">
        <w:rPr>
          <w:rFonts w:hAnsi="Times New Roman"/>
        </w:rPr>
        <w:t xml:space="preserve"> </w:t>
      </w:r>
      <w:r w:rsidR="00627D30">
        <w:rPr>
          <w:rFonts w:ascii="Times New Roman"/>
        </w:rPr>
        <w:t>Intensity receptor index comparison between the internal function and the implemented neuronal function.</w:t>
      </w:r>
    </w:p>
    <w:p w14:paraId="5CCF8B9D" w14:textId="77777777" w:rsidR="00627D30" w:rsidRPr="0089001F" w:rsidRDefault="00627D30" w:rsidP="00627D30">
      <w:pPr>
        <w:pStyle w:val="Heading3"/>
        <w:spacing w:line="360" w:lineRule="auto"/>
        <w:rPr>
          <w:rFonts w:ascii="Times New Roman" w:eastAsia="Times New Roman" w:hAnsi="Times New Roman"/>
          <w:color w:val="000000" w:themeColor="text1"/>
        </w:rPr>
      </w:pPr>
      <w:bookmarkStart w:id="17" w:name="_Toc278901400"/>
      <w:r w:rsidRPr="0089001F">
        <w:rPr>
          <w:rFonts w:ascii="Times New Roman"/>
          <w:color w:val="000000" w:themeColor="text1"/>
        </w:rPr>
        <w:t>3.6 Architecture 5: Eat objects based on neuronal classification</w:t>
      </w:r>
      <w:bookmarkEnd w:id="17"/>
    </w:p>
    <w:p w14:paraId="2DCD884E" w14:textId="31885D14" w:rsidR="00627D30" w:rsidRDefault="00627D30" w:rsidP="00514AD3">
      <w:pPr>
        <w:pStyle w:val="BodyA"/>
        <w:spacing w:line="360" w:lineRule="auto"/>
      </w:pPr>
      <w:r>
        <w:t xml:space="preserve">In this architecture, the neuron architecture will classify </w:t>
      </w:r>
      <w:r w:rsidR="001A6EBB">
        <w:t>food will be eaten</w:t>
      </w:r>
      <w:r w:rsidR="00F02B8A">
        <w:t xml:space="preserve"> based on the</w:t>
      </w:r>
      <w:r>
        <w:t xml:space="preserve"> classification. Also, a direction change will b</w:t>
      </w:r>
      <w:r w:rsidR="00514AD3">
        <w:t>e made based on the network in figure 3</w:t>
      </w:r>
      <w:r>
        <w:t>.</w:t>
      </w: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27230052" w:rsidR="00627D30" w:rsidRPr="00514AD3" w:rsidRDefault="00514AD3" w:rsidP="00514AD3">
            <w:pPr>
              <w:pStyle w:val="BodyA"/>
              <w:spacing w:line="360" w:lineRule="auto"/>
              <w:jc w:val="center"/>
              <w:rPr>
                <w:b/>
              </w:rPr>
            </w:pPr>
            <w:r w:rsidRPr="00514AD3">
              <w:rPr>
                <w:rFonts w:ascii="Times New Roman"/>
                <w:b/>
              </w:rPr>
              <w:t xml:space="preserve">Table 4: </w:t>
            </w:r>
            <w:r w:rsidRPr="00514AD3">
              <w:rPr>
                <w:b/>
              </w:rPr>
              <w:t>Robot lifetime mean and standard deviation for different speed rate for comparison with future architectures.</w:t>
            </w:r>
          </w:p>
        </w:tc>
      </w:tr>
      <w:tr w:rsidR="00627D30" w14:paraId="5CB5071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267EA6">
            <w:pPr>
              <w:pStyle w:val="TableStyle2A"/>
              <w:jc w:val="center"/>
            </w:pPr>
            <w:r>
              <w:t>Lifetime Standard Deviation</w:t>
            </w:r>
          </w:p>
        </w:tc>
      </w:tr>
      <w:tr w:rsidR="00627D30" w14:paraId="2DDAFE1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267EA6">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267EA6">
            <w:pPr>
              <w:pStyle w:val="Body"/>
              <w:jc w:val="center"/>
            </w:pPr>
            <w:r>
              <w:t>878.8</w:t>
            </w:r>
          </w:p>
        </w:tc>
      </w:tr>
      <w:tr w:rsidR="00627D30" w14:paraId="25C0C2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267EA6">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267EA6">
            <w:pPr>
              <w:pStyle w:val="Body"/>
              <w:jc w:val="center"/>
            </w:pPr>
            <w:r>
              <w:t>965.2</w:t>
            </w:r>
          </w:p>
        </w:tc>
      </w:tr>
      <w:tr w:rsidR="00627D30" w14:paraId="44EC794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267EA6">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267EA6">
            <w:pPr>
              <w:pStyle w:val="Body"/>
              <w:jc w:val="center"/>
            </w:pPr>
            <w:r>
              <w:t>963.7</w:t>
            </w:r>
          </w:p>
        </w:tc>
      </w:tr>
      <w:tr w:rsidR="00627D30" w14:paraId="1CE324D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267EA6">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267EA6">
            <w:pPr>
              <w:pStyle w:val="Body"/>
              <w:jc w:val="center"/>
            </w:pPr>
            <w:r>
              <w:t>1044.4</w:t>
            </w:r>
          </w:p>
        </w:tc>
      </w:tr>
      <w:tr w:rsidR="00627D30" w14:paraId="576DE1D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267EA6">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267EA6">
            <w:pPr>
              <w:pStyle w:val="Body"/>
              <w:jc w:val="center"/>
            </w:pPr>
            <w:r>
              <w:t>1661.2</w:t>
            </w:r>
          </w:p>
        </w:tc>
      </w:tr>
      <w:tr w:rsidR="00627D30" w14:paraId="4710993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267EA6">
            <w:pPr>
              <w:pStyle w:val="Body"/>
              <w:jc w:val="center"/>
            </w:pPr>
            <w:r>
              <w:t>1644.7</w:t>
            </w:r>
          </w:p>
        </w:tc>
      </w:tr>
      <w:tr w:rsidR="00627D30" w14:paraId="1D269AF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267EA6">
            <w:pPr>
              <w:pStyle w:val="Body"/>
              <w:jc w:val="center"/>
            </w:pPr>
            <w:r>
              <w:t>1644.7</w:t>
            </w:r>
          </w:p>
        </w:tc>
      </w:tr>
    </w:tbl>
    <w:p w14:paraId="6D13AA67" w14:textId="66E84DA0" w:rsidR="00627D30" w:rsidRDefault="00ED51FE" w:rsidP="00ED51FE">
      <w:pPr>
        <w:pStyle w:val="BodyA"/>
        <w:spacing w:line="360" w:lineRule="auto"/>
      </w:pPr>
      <w:r>
        <w:lastRenderedPageBreak/>
        <w:t>Table 4 shows a significant improvement over the mean lifespan found in table 2.  This is attributed to the classification of food before eating, thereby helping the robot selectively choose only food that is classified as good by the LMS neuron.</w:t>
      </w:r>
      <w:r w:rsidR="000F53F4">
        <w:t xml:space="preserve"> </w:t>
      </w:r>
    </w:p>
    <w:p w14:paraId="2A2226E4" w14:textId="77777777" w:rsidR="00627D30" w:rsidRDefault="00627D30" w:rsidP="00627D30">
      <w:pPr>
        <w:pStyle w:val="BodyA"/>
        <w:spacing w:line="360" w:lineRule="auto"/>
        <w:jc w:val="center"/>
      </w:pPr>
      <w:r>
        <w:rPr>
          <w:noProof/>
        </w:rPr>
        <w:drawing>
          <wp:inline distT="0" distB="0" distL="0" distR="0" wp14:anchorId="34ECE983" wp14:editId="6040EC1B">
            <wp:extent cx="3230294" cy="2575462"/>
            <wp:effectExtent l="0" t="0" r="0" b="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31372" cy="2576321"/>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691F44F3" w:rsidR="00627D30" w:rsidRDefault="00673E9A" w:rsidP="00627D30">
      <w:pPr>
        <w:pStyle w:val="BodyA"/>
        <w:spacing w:line="360" w:lineRule="auto"/>
        <w:jc w:val="center"/>
        <w:rPr>
          <w:rFonts w:ascii="Times New Roman"/>
        </w:rPr>
      </w:pPr>
      <w:r>
        <w:rPr>
          <w:rFonts w:ascii="Times New Roman"/>
        </w:rPr>
        <w:t>Figure 12</w:t>
      </w:r>
      <w:r w:rsidR="00627D30">
        <w:rPr>
          <w:rFonts w:ascii="Times New Roman"/>
        </w:rPr>
        <w:t xml:space="preserve">: </w:t>
      </w:r>
      <w:r w:rsidR="00627D30">
        <w:rPr>
          <w:rFonts w:hAnsi="Times New Roman"/>
        </w:rPr>
        <w:t xml:space="preserve"> </w:t>
      </w:r>
      <w:r w:rsidR="00627D30">
        <w:rPr>
          <w:rFonts w:ascii="Times New Roman"/>
        </w:rPr>
        <w:t>Standard deviation plotted as a line. We can see the standard deviation levels out once the speed is constant.</w:t>
      </w:r>
      <w:r w:rsidR="00A61137">
        <w:rPr>
          <w:rFonts w:ascii="Times New Roman"/>
        </w:rPr>
        <w:t xml:space="preserve"> </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drawing>
          <wp:inline distT="0" distB="0" distL="0" distR="0" wp14:anchorId="12F227A1" wp14:editId="482EA39A">
            <wp:extent cx="3367454" cy="2525680"/>
            <wp:effectExtent l="0" t="0" r="10795" b="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67955" cy="2526056"/>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2AEE591C" w:rsidR="00627D30" w:rsidRDefault="00673E9A" w:rsidP="00627D30">
      <w:pPr>
        <w:pStyle w:val="BodyA"/>
        <w:spacing w:line="360" w:lineRule="auto"/>
        <w:jc w:val="center"/>
      </w:pPr>
      <w:r>
        <w:rPr>
          <w:rFonts w:ascii="Times New Roman"/>
        </w:rPr>
        <w:t>Figure 13</w:t>
      </w:r>
      <w:r w:rsidR="00627D30">
        <w:rPr>
          <w:rFonts w:ascii="Times New Roman"/>
        </w:rPr>
        <w:t xml:space="preserve">: </w:t>
      </w:r>
      <w:r w:rsidR="00627D30">
        <w:rPr>
          <w:rFonts w:hAnsi="Times New Roman"/>
        </w:rPr>
        <w:t xml:space="preserve"> </w:t>
      </w:r>
      <w:r w:rsidR="00627D30">
        <w:rPr>
          <w:rFonts w:ascii="Times New Roman"/>
        </w:rPr>
        <w:t>Intensity Receptor Index Comparison between the internal function and the implemented neuronal function.</w:t>
      </w:r>
      <w:r w:rsidR="00A61137" w:rsidRPr="00A61137">
        <w:rPr>
          <w:rFonts w:ascii="Times New Roman"/>
        </w:rPr>
        <w:t xml:space="preserve"> </w:t>
      </w:r>
      <w:r w:rsidR="00A61137">
        <w:rPr>
          <w:rFonts w:ascii="Times New Roman"/>
        </w:rPr>
        <w:t>Note that the highest life span of the robot was</w:t>
      </w:r>
      <w:r w:rsidR="00A61137">
        <w:rPr>
          <w:rFonts w:ascii="Times New Roman"/>
        </w:rPr>
        <w:t xml:space="preserve"> 8000 and the minimum lifespan was 2500.</w:t>
      </w:r>
    </w:p>
    <w:p w14:paraId="71B36460" w14:textId="77777777" w:rsidR="00627D30" w:rsidRDefault="00627D30" w:rsidP="00627D30">
      <w:pPr>
        <w:pStyle w:val="BodyA"/>
        <w:spacing w:line="360" w:lineRule="auto"/>
        <w:jc w:val="center"/>
      </w:pPr>
    </w:p>
    <w:p w14:paraId="2AAFD6A8" w14:textId="35FE04E4" w:rsidR="00D06503" w:rsidRPr="00673E9A" w:rsidRDefault="00000F4E" w:rsidP="00D06503">
      <w:pPr>
        <w:pStyle w:val="Heading3"/>
        <w:spacing w:line="360" w:lineRule="auto"/>
        <w:rPr>
          <w:rFonts w:ascii="Times New Roman" w:eastAsia="Times New Roman" w:hAnsi="Times New Roman"/>
          <w:color w:val="000000" w:themeColor="text1"/>
        </w:rPr>
      </w:pPr>
      <w:r w:rsidRPr="00673E9A">
        <w:rPr>
          <w:rFonts w:ascii="Times New Roman"/>
          <w:color w:val="000000" w:themeColor="text1"/>
        </w:rPr>
        <w:t>3.</w:t>
      </w:r>
      <w:r w:rsidR="00C22BB4" w:rsidRPr="00673E9A">
        <w:rPr>
          <w:rFonts w:ascii="Times New Roman"/>
          <w:color w:val="000000" w:themeColor="text1"/>
        </w:rPr>
        <w:t xml:space="preserve">7 </w:t>
      </w:r>
      <w:r w:rsidR="00C22BB4" w:rsidRPr="00673E9A">
        <w:rPr>
          <w:rFonts w:ascii="Times New Roman"/>
          <w:color w:val="000000"/>
        </w:rPr>
        <w:t>Architecture 6: Neuronal Classification of food using Food RGB Percentage</w:t>
      </w: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3D1CCC" w14:paraId="5ED792E3"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1FBE62" w14:textId="1103EC96" w:rsidR="003D1CCC" w:rsidRDefault="006536B8" w:rsidP="00267EA6">
            <w:pPr>
              <w:pStyle w:val="TableStyle1"/>
              <w:spacing w:line="360" w:lineRule="auto"/>
              <w:jc w:val="center"/>
              <w:rPr>
                <w:u w:color="000000"/>
              </w:rPr>
            </w:pPr>
            <w:r>
              <w:t>Table 5</w:t>
            </w:r>
            <w:r w:rsidR="003D1CCC">
              <w:t xml:space="preserve"> Classification Neuron Weights after training</w:t>
            </w:r>
            <w:r w:rsidR="00286705">
              <w:t xml:space="preserve"> with normalized inputs</w:t>
            </w:r>
            <w:bookmarkStart w:id="18" w:name="_GoBack"/>
            <w:bookmarkEnd w:id="18"/>
          </w:p>
        </w:tc>
      </w:tr>
      <w:tr w:rsidR="003D1CCC" w14:paraId="1F68352B"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F2AEDC7" w14:textId="77777777" w:rsidR="003D1CCC" w:rsidRDefault="003D1CCC"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F0A090" w14:textId="77777777" w:rsidR="003D1CCC" w:rsidRDefault="003D1CCC"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4CBA23" w14:textId="77777777" w:rsidR="003D1CCC" w:rsidRDefault="003D1CCC"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88D9413" w14:textId="77777777" w:rsidR="003D1CCC" w:rsidRDefault="003D1CCC"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76820F" w14:textId="77777777" w:rsidR="003D1CCC" w:rsidRDefault="003D1CCC" w:rsidP="00267EA6">
            <w:pPr>
              <w:pStyle w:val="TableStyle2"/>
              <w:spacing w:line="360" w:lineRule="auto"/>
              <w:jc w:val="center"/>
              <w:rPr>
                <w:u w:color="000000"/>
              </w:rPr>
            </w:pPr>
            <w:r>
              <w:t>3</w:t>
            </w:r>
          </w:p>
        </w:tc>
      </w:tr>
      <w:tr w:rsidR="003D1CCC" w14:paraId="691E4679"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BCC838A" w14:textId="77777777" w:rsidR="003D1CCC" w:rsidRDefault="003D1CCC"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FDF4BED" w14:textId="2FACA5DD" w:rsidR="003D1CCC" w:rsidRDefault="00B43EA4" w:rsidP="00B43EA4">
            <w:pPr>
              <w:pStyle w:val="BodyA"/>
              <w:spacing w:line="360" w:lineRule="auto"/>
              <w:jc w:val="center"/>
            </w:pPr>
            <w:r>
              <w:rPr>
                <w:rFonts w:ascii="Helvetica" w:hAnsi="Helvetica" w:cs="Helvetica"/>
              </w:rPr>
              <w:t>0.</w:t>
            </w:r>
            <w:r w:rsidR="00705277">
              <w:rPr>
                <w:rFonts w:ascii="Helvetica" w:hAnsi="Helvetica" w:cs="Helvetica"/>
              </w:rPr>
              <w:t>036401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470BA9B" w14:textId="374FD94C" w:rsidR="003D1CCC" w:rsidRDefault="00724031" w:rsidP="00267EA6">
            <w:pPr>
              <w:pStyle w:val="BodyA"/>
              <w:spacing w:line="360" w:lineRule="auto"/>
              <w:jc w:val="center"/>
            </w:pPr>
            <w:r>
              <w:rPr>
                <w:rFonts w:ascii="Times New Roman"/>
              </w:rPr>
              <w:t>-0</w:t>
            </w:r>
            <w:r w:rsidR="003D1CCC">
              <w:rPr>
                <w:rFonts w:ascii="Times New Roman"/>
              </w:rPr>
              <w:t>.</w:t>
            </w:r>
            <w:r w:rsidR="00705277">
              <w:rPr>
                <w:rFonts w:ascii="Helvetica" w:hAnsi="Helvetica" w:cs="Helvetica"/>
              </w:rPr>
              <w:t>46299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B3C1B8" w14:textId="599E57CD" w:rsidR="003D1CCC" w:rsidRDefault="00705277" w:rsidP="00705277">
            <w:pPr>
              <w:pStyle w:val="BodyA"/>
              <w:spacing w:line="360" w:lineRule="auto"/>
              <w:jc w:val="center"/>
            </w:pPr>
            <w:r>
              <w:rPr>
                <w:rFonts w:ascii="Helvetica" w:hAnsi="Helvetica" w:cs="Helvetica"/>
              </w:rPr>
              <w:t>1.26562</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1BA1E3" w14:textId="1444ECA4" w:rsidR="003D1CCC" w:rsidRDefault="00724031" w:rsidP="00267EA6">
            <w:pPr>
              <w:pStyle w:val="BodyA"/>
              <w:spacing w:line="360" w:lineRule="auto"/>
              <w:jc w:val="center"/>
            </w:pPr>
            <w:r>
              <w:rPr>
                <w:rFonts w:ascii="Times New Roman"/>
              </w:rPr>
              <w:t>-0.</w:t>
            </w:r>
            <w:r w:rsidR="00705277">
              <w:rPr>
                <w:rFonts w:ascii="Helvetica" w:hAnsi="Helvetica" w:cs="Helvetica"/>
              </w:rPr>
              <w:t>833772</w:t>
            </w:r>
          </w:p>
        </w:tc>
      </w:tr>
    </w:tbl>
    <w:p w14:paraId="35F098B9" w14:textId="77777777" w:rsidR="003D1CCC" w:rsidRDefault="003D1CCC" w:rsidP="00627D30">
      <w:pPr>
        <w:pStyle w:val="BodyA"/>
        <w:spacing w:line="360" w:lineRule="auto"/>
        <w:jc w:val="center"/>
        <w:rPr>
          <w:rFonts w:ascii="Helvetica" w:hAnsi="Helvetica" w:cs="Helvetica"/>
        </w:rPr>
      </w:pPr>
    </w:p>
    <w:p w14:paraId="0305E5AF" w14:textId="38FD3757" w:rsidR="00B43EA4" w:rsidRDefault="005B5901" w:rsidP="00627D30">
      <w:pPr>
        <w:pStyle w:val="BodyA"/>
        <w:spacing w:line="360" w:lineRule="auto"/>
        <w:jc w:val="center"/>
        <w:rPr>
          <w:rFonts w:ascii="Helvetica" w:hAnsi="Helvetica" w:cs="Helvetica"/>
        </w:rPr>
      </w:pPr>
      <w:r>
        <w:rPr>
          <w:rFonts w:ascii="Helvetica" w:hAnsi="Helvetica" w:cs="Helvetica"/>
          <w:noProof/>
        </w:rPr>
        <w:drawing>
          <wp:inline distT="0" distB="0" distL="0" distR="0" wp14:anchorId="6540E4A9" wp14:editId="0987EDF4">
            <wp:extent cx="3951698" cy="2963774"/>
            <wp:effectExtent l="0" t="0" r="1079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6_pic.png"/>
                    <pic:cNvPicPr/>
                  </pic:nvPicPr>
                  <pic:blipFill>
                    <a:blip r:embed="rId23">
                      <a:extLst>
                        <a:ext uri="{28A0092B-C50C-407E-A947-70E740481C1C}">
                          <a14:useLocalDpi xmlns:a14="http://schemas.microsoft.com/office/drawing/2010/main" val="0"/>
                        </a:ext>
                      </a:extLst>
                    </a:blip>
                    <a:stretch>
                      <a:fillRect/>
                    </a:stretch>
                  </pic:blipFill>
                  <pic:spPr>
                    <a:xfrm>
                      <a:off x="0" y="0"/>
                      <a:ext cx="3951698" cy="2963774"/>
                    </a:xfrm>
                    <a:prstGeom prst="rect">
                      <a:avLst/>
                    </a:prstGeom>
                  </pic:spPr>
                </pic:pic>
              </a:graphicData>
            </a:graphic>
          </wp:inline>
        </w:drawing>
      </w:r>
    </w:p>
    <w:p w14:paraId="1A6B6225" w14:textId="25149D11"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5A29A6" w:rsidRPr="005A29A6">
        <w:rPr>
          <w:rFonts w:ascii="Times New Roman"/>
          <w:color w:val="000000"/>
        </w:rPr>
        <w:t xml:space="preserve"> </w:t>
      </w:r>
      <w:r w:rsidR="005A29A6">
        <w:rPr>
          <w:rFonts w:ascii="Times New Roman"/>
          <w:color w:val="000000"/>
        </w:rPr>
        <w:t>8 Architecture 7: Eat Objects based on Neuron</w:t>
      </w:r>
      <w:r w:rsidR="005A29A6">
        <w:rPr>
          <w:rFonts w:ascii="Times New Roman"/>
          <w:color w:val="000000"/>
          <w:lang w:val="fr-FR"/>
        </w:rPr>
        <w:t xml:space="preserve"> </w:t>
      </w:r>
      <w:r w:rsidR="005A29A6">
        <w:rPr>
          <w:rFonts w:ascii="Times New Roman"/>
          <w:color w:val="000000"/>
        </w:rPr>
        <w:t>Classification using RGB Percentage</w:t>
      </w:r>
    </w:p>
    <w:p w14:paraId="36CABAC1" w14:textId="77777777" w:rsidR="00D06503" w:rsidRDefault="00D06503"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F241A7" w14:paraId="697F3786"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DB37AE9" w14:textId="0B9E81FF" w:rsidR="00F241A7" w:rsidRDefault="00F241A7" w:rsidP="00267EA6">
            <w:pPr>
              <w:pStyle w:val="TableStyle1A"/>
              <w:jc w:val="center"/>
            </w:pPr>
            <w:r>
              <w:t>Robot Lifetime Mean and Standard Deviation for Different Speed Rate</w:t>
            </w:r>
            <w:r w:rsidR="00F67D34">
              <w:t xml:space="preserve"> with Direction selection</w:t>
            </w:r>
            <w:r w:rsidR="005B61C8">
              <w:t xml:space="preserve"> for food</w:t>
            </w:r>
          </w:p>
        </w:tc>
      </w:tr>
      <w:tr w:rsidR="00F241A7" w14:paraId="7BB48FA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0820BAF" w14:textId="77777777" w:rsidR="00F241A7" w:rsidRDefault="00F241A7"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072A04" w14:textId="77777777" w:rsidR="00F241A7" w:rsidRDefault="00F241A7"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5E3B571" w14:textId="77777777" w:rsidR="00F241A7" w:rsidRDefault="00F241A7" w:rsidP="00267EA6">
            <w:pPr>
              <w:pStyle w:val="TableStyle2A"/>
              <w:jc w:val="center"/>
            </w:pPr>
            <w:r>
              <w:t>Lifetime Standard Deviation</w:t>
            </w:r>
          </w:p>
        </w:tc>
      </w:tr>
      <w:tr w:rsidR="00F241A7" w14:paraId="3D5ACF2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8F8178A" w14:textId="77777777" w:rsidR="00F241A7" w:rsidRDefault="00F241A7"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0ABFE8C" w14:textId="320C9556" w:rsidR="00F241A7" w:rsidRDefault="00B626A8" w:rsidP="00267EA6">
            <w:pPr>
              <w:pStyle w:val="TableStyle2A"/>
              <w:jc w:val="center"/>
            </w:pPr>
            <w:r w:rsidRPr="00B626A8">
              <w:t>45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510C8A" w14:textId="2BBD4553" w:rsidR="00F241A7" w:rsidRDefault="00592CE0" w:rsidP="00267EA6">
            <w:pPr>
              <w:pStyle w:val="Body"/>
              <w:jc w:val="center"/>
            </w:pPr>
            <w:r>
              <w:t>893.9</w:t>
            </w:r>
          </w:p>
        </w:tc>
      </w:tr>
      <w:tr w:rsidR="00F241A7" w14:paraId="6A37BB66"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C97D14" w14:textId="77777777" w:rsidR="00F241A7" w:rsidRDefault="00F241A7"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FD062C6" w14:textId="2A81275B" w:rsidR="00F241A7" w:rsidRDefault="00B626A8" w:rsidP="00267EA6">
            <w:pPr>
              <w:pStyle w:val="Body"/>
              <w:jc w:val="center"/>
            </w:pPr>
            <w:r w:rsidRPr="00B626A8">
              <w:t>6995</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6A1F19" w14:textId="75275336" w:rsidR="00F241A7" w:rsidRDefault="006B43F8" w:rsidP="00267EA6">
            <w:pPr>
              <w:pStyle w:val="Body"/>
              <w:jc w:val="center"/>
            </w:pPr>
            <w:r>
              <w:t>2970.6</w:t>
            </w:r>
          </w:p>
        </w:tc>
      </w:tr>
      <w:tr w:rsidR="00F241A7" w14:paraId="2840901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71D3688" w14:textId="77777777" w:rsidR="00F241A7" w:rsidRDefault="00F241A7"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6C1F0A0" w14:textId="56E5BB34" w:rsidR="00F241A7" w:rsidRDefault="00B626A8" w:rsidP="00267EA6">
            <w:pPr>
              <w:pStyle w:val="Body"/>
              <w:jc w:val="center"/>
            </w:pPr>
            <w:r w:rsidRPr="00B626A8">
              <w:t>912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938EF49" w14:textId="5E5E3F07" w:rsidR="00F241A7" w:rsidRDefault="003940C5" w:rsidP="00267EA6">
            <w:pPr>
              <w:pStyle w:val="Body"/>
              <w:jc w:val="center"/>
            </w:pPr>
            <w:r>
              <w:t>5100.8</w:t>
            </w:r>
          </w:p>
        </w:tc>
      </w:tr>
      <w:tr w:rsidR="00F241A7" w14:paraId="60AFE27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FE4DAFC" w14:textId="77777777" w:rsidR="00F241A7" w:rsidRDefault="00F241A7"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B1CF77" w14:textId="063BF233" w:rsidR="00F241A7" w:rsidRDefault="00B626A8" w:rsidP="00267EA6">
            <w:pPr>
              <w:pStyle w:val="Body"/>
              <w:jc w:val="center"/>
            </w:pPr>
            <w:r w:rsidRPr="00B626A8">
              <w:t>7609</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70BA82" w14:textId="677BD1AB" w:rsidR="00F241A7" w:rsidRDefault="00D9380D" w:rsidP="00267EA6">
            <w:pPr>
              <w:pStyle w:val="Body"/>
              <w:jc w:val="center"/>
            </w:pPr>
            <w:r>
              <w:t>3929</w:t>
            </w:r>
            <w:r w:rsidR="00F241A7">
              <w:t>.</w:t>
            </w:r>
            <w:r>
              <w:t>6</w:t>
            </w:r>
          </w:p>
        </w:tc>
      </w:tr>
      <w:tr w:rsidR="00F241A7" w14:paraId="4434791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90F0BC" w14:textId="77777777" w:rsidR="00F241A7" w:rsidRDefault="00F241A7"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704AE5" w14:textId="64007E48" w:rsidR="00F241A7" w:rsidRDefault="00B626A8" w:rsidP="00267EA6">
            <w:pPr>
              <w:pStyle w:val="Body"/>
              <w:jc w:val="center"/>
            </w:pPr>
            <w:r w:rsidRPr="00B626A8">
              <w:t>763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BF5EA91" w14:textId="781D5BCA" w:rsidR="00F241A7" w:rsidRDefault="00790132" w:rsidP="00267EA6">
            <w:pPr>
              <w:pStyle w:val="Body"/>
              <w:jc w:val="center"/>
            </w:pPr>
            <w:r>
              <w:t>4081.9</w:t>
            </w:r>
          </w:p>
        </w:tc>
      </w:tr>
      <w:tr w:rsidR="00F241A7" w14:paraId="3D67AC7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156A74" w14:textId="77777777" w:rsidR="00F241A7" w:rsidRDefault="00F241A7" w:rsidP="00267EA6">
            <w:pPr>
              <w:pStyle w:val="TableStyle1A"/>
              <w:jc w:val="center"/>
            </w:pPr>
            <w:r>
              <w:lastRenderedPageBreak/>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CA19F7C" w14:textId="03D91B0A" w:rsidR="00F241A7" w:rsidRDefault="00B626A8" w:rsidP="00267EA6">
            <w:pPr>
              <w:pStyle w:val="Body"/>
              <w:jc w:val="center"/>
            </w:pPr>
            <w:r w:rsidRPr="00B626A8">
              <w:t>751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702C7D" w14:textId="3604ECAB" w:rsidR="00F241A7" w:rsidRDefault="00114CEC" w:rsidP="00267EA6">
            <w:pPr>
              <w:pStyle w:val="Body"/>
              <w:jc w:val="center"/>
            </w:pPr>
            <w:r>
              <w:t>3094.4</w:t>
            </w:r>
          </w:p>
        </w:tc>
      </w:tr>
      <w:tr w:rsidR="00F241A7" w14:paraId="21FCA760"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D4F8720" w14:textId="77777777" w:rsidR="00F241A7" w:rsidRDefault="00F241A7"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FFBE2C" w14:textId="1359E2ED" w:rsidR="00F241A7" w:rsidRDefault="00B626A8" w:rsidP="00267EA6">
            <w:pPr>
              <w:pStyle w:val="Body"/>
              <w:jc w:val="center"/>
            </w:pPr>
            <w:r w:rsidRPr="00B626A8">
              <w:t>7026</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42F9F3D" w14:textId="75F819A2" w:rsidR="00F241A7" w:rsidRDefault="00114CEC" w:rsidP="00267EA6">
            <w:pPr>
              <w:pStyle w:val="Body"/>
              <w:jc w:val="center"/>
            </w:pPr>
            <w:r>
              <w:t>3205.2</w:t>
            </w:r>
          </w:p>
        </w:tc>
      </w:tr>
      <w:tr w:rsidR="00B626A8" w14:paraId="58925AF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06BBA" w14:textId="01B7E530" w:rsidR="00B626A8" w:rsidRDefault="00B626A8" w:rsidP="00267EA6">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501AF30" w14:textId="01AA08B2" w:rsidR="00B626A8" w:rsidRPr="00B626A8" w:rsidRDefault="00592CE0" w:rsidP="00267EA6">
            <w:pPr>
              <w:pStyle w:val="Body"/>
              <w:jc w:val="center"/>
            </w:pPr>
            <w:r w:rsidRPr="00592CE0">
              <w:t>706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AA9E94" w14:textId="49FC60ED" w:rsidR="00B626A8" w:rsidRDefault="00114CEC" w:rsidP="00267EA6">
            <w:pPr>
              <w:pStyle w:val="Body"/>
              <w:jc w:val="center"/>
            </w:pPr>
            <w:r>
              <w:t>3264.4</w:t>
            </w:r>
          </w:p>
        </w:tc>
      </w:tr>
      <w:tr w:rsidR="00B626A8" w14:paraId="7CF584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BE4A15" w14:textId="25E98C04" w:rsidR="00B626A8" w:rsidRDefault="00B626A8" w:rsidP="00267EA6">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2CE12B" w14:textId="65CFEEE6" w:rsidR="00B626A8" w:rsidRPr="00B626A8" w:rsidRDefault="00592CE0" w:rsidP="00267EA6">
            <w:pPr>
              <w:pStyle w:val="Body"/>
              <w:jc w:val="center"/>
            </w:pPr>
            <w:r w:rsidRPr="00592CE0">
              <w:t>848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C70AC8" w14:textId="721F2E59" w:rsidR="00B626A8" w:rsidRDefault="00114CEC" w:rsidP="00267EA6">
            <w:pPr>
              <w:pStyle w:val="Body"/>
              <w:jc w:val="center"/>
            </w:pPr>
            <w:r>
              <w:t>3747.1</w:t>
            </w:r>
          </w:p>
        </w:tc>
      </w:tr>
      <w:tr w:rsidR="00B626A8" w14:paraId="354151B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6E6C38" w14:textId="0BAD2C74" w:rsidR="00B626A8" w:rsidRDefault="00B626A8" w:rsidP="00267EA6">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F3A6A73" w14:textId="7E3A5BD7" w:rsidR="00B626A8" w:rsidRPr="00B626A8" w:rsidRDefault="00592CE0" w:rsidP="00267EA6">
            <w:pPr>
              <w:pStyle w:val="Body"/>
              <w:jc w:val="center"/>
            </w:pPr>
            <w:r w:rsidRPr="00592CE0">
              <w:t>650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1289E7" w14:textId="31420CC3" w:rsidR="00B626A8" w:rsidRDefault="00114CEC" w:rsidP="00267EA6">
            <w:pPr>
              <w:pStyle w:val="Body"/>
              <w:jc w:val="center"/>
            </w:pPr>
            <w:r>
              <w:t>2564.8</w:t>
            </w:r>
          </w:p>
        </w:tc>
      </w:tr>
    </w:tbl>
    <w:p w14:paraId="357251A8" w14:textId="77777777" w:rsidR="00F241A7" w:rsidRDefault="00F241A7" w:rsidP="00627D30">
      <w:pPr>
        <w:pStyle w:val="BodyA"/>
        <w:spacing w:line="360" w:lineRule="auto"/>
        <w:jc w:val="center"/>
      </w:pPr>
    </w:p>
    <w:p w14:paraId="74ADDAE6" w14:textId="36BEB756" w:rsidR="00F241A7" w:rsidRDefault="00F719A2" w:rsidP="00627D30">
      <w:pPr>
        <w:pStyle w:val="BodyA"/>
        <w:spacing w:line="360" w:lineRule="auto"/>
        <w:jc w:val="center"/>
      </w:pPr>
      <w:r>
        <w:rPr>
          <w:noProof/>
        </w:rPr>
        <w:drawing>
          <wp:inline distT="0" distB="0" distL="0" distR="0" wp14:anchorId="4D8C292C" wp14:editId="0E658C0A">
            <wp:extent cx="4266446" cy="3199835"/>
            <wp:effectExtent l="0" t="0" r="127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7_pic.png"/>
                    <pic:cNvPicPr/>
                  </pic:nvPicPr>
                  <pic:blipFill>
                    <a:blip r:embed="rId24">
                      <a:extLst>
                        <a:ext uri="{28A0092B-C50C-407E-A947-70E740481C1C}">
                          <a14:useLocalDpi xmlns:a14="http://schemas.microsoft.com/office/drawing/2010/main" val="0"/>
                        </a:ext>
                      </a:extLst>
                    </a:blip>
                    <a:stretch>
                      <a:fillRect/>
                    </a:stretch>
                  </pic:blipFill>
                  <pic:spPr>
                    <a:xfrm>
                      <a:off x="0" y="0"/>
                      <a:ext cx="4266446" cy="3199835"/>
                    </a:xfrm>
                    <a:prstGeom prst="rect">
                      <a:avLst/>
                    </a:prstGeom>
                  </pic:spPr>
                </pic:pic>
              </a:graphicData>
            </a:graphic>
          </wp:inline>
        </w:drawing>
      </w:r>
    </w:p>
    <w:p w14:paraId="53CD5531" w14:textId="77777777" w:rsidR="00627D30" w:rsidRDefault="00627D30" w:rsidP="00627D30">
      <w:pPr>
        <w:pStyle w:val="Heading"/>
        <w:rPr>
          <w:rFonts w:ascii="Times New Roman" w:eastAsia="Times New Roman" w:hAnsi="Times New Roman"/>
          <w:lang w:val="it-IT"/>
        </w:rPr>
      </w:pPr>
      <w:bookmarkStart w:id="19" w:name="_Toc278901401"/>
      <w:r>
        <w:rPr>
          <w:rFonts w:ascii="Times New Roman"/>
          <w:lang w:val="it-IT"/>
        </w:rPr>
        <w:t>4. Discussion</w:t>
      </w:r>
      <w:bookmarkEnd w:id="19"/>
    </w:p>
    <w:p w14:paraId="074A1C76" w14:textId="77777777" w:rsidR="00627D30" w:rsidRDefault="00627D30" w:rsidP="00627D30">
      <w:pPr>
        <w:pStyle w:val="Heading"/>
        <w:rPr>
          <w:rFonts w:ascii="Times New Roman" w:eastAsia="Times New Roman" w:hAnsi="Times New Roman"/>
        </w:rPr>
      </w:pPr>
      <w:bookmarkStart w:id="20" w:name="_Toc278901402"/>
      <w:r>
        <w:rPr>
          <w:rFonts w:ascii="Times New Roman"/>
        </w:rPr>
        <w:t>5. Summaries and Conclusion</w:t>
      </w:r>
      <w:bookmarkEnd w:id="20"/>
    </w:p>
    <w:p w14:paraId="41327E4F" w14:textId="77777777" w:rsidR="00627D30" w:rsidRDefault="00627D30" w:rsidP="00627D30">
      <w:pPr>
        <w:pStyle w:val="Heading"/>
        <w:rPr>
          <w:rFonts w:ascii="Times New Roman" w:eastAsia="Times New Roman" w:hAnsi="Times New Roman"/>
        </w:rPr>
      </w:pPr>
      <w:bookmarkStart w:id="21" w:name="_Toc278901403"/>
      <w:r>
        <w:rPr>
          <w:rFonts w:ascii="Times New Roman"/>
        </w:rPr>
        <w:t>6. Acknowledgements</w:t>
      </w:r>
      <w:bookmarkEnd w:id="21"/>
    </w:p>
    <w:p w14:paraId="49247351" w14:textId="77777777" w:rsidR="00627D30" w:rsidRDefault="00627D30" w:rsidP="00627D30">
      <w:pPr>
        <w:pStyle w:val="Heading"/>
        <w:rPr>
          <w:rFonts w:ascii="Times New Roman" w:eastAsia="Times New Roman" w:hAnsi="Times New Roman"/>
        </w:rPr>
      </w:pPr>
      <w:bookmarkStart w:id="22" w:name="_Toc278901404"/>
      <w:r>
        <w:rPr>
          <w:rFonts w:ascii="Times New Roman"/>
        </w:rPr>
        <w:t>7. References</w:t>
      </w:r>
      <w:bookmarkEnd w:id="22"/>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lastRenderedPageBreak/>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3" w:name="_Toc278901405"/>
      <w:r>
        <w:rPr>
          <w:rFonts w:ascii="Times New Roman"/>
          <w:lang w:val="fr-FR"/>
        </w:rPr>
        <w:t>8. Appendix A</w:t>
      </w:r>
      <w:bookmarkEnd w:id="23"/>
    </w:p>
    <w:p w14:paraId="2A373FEE" w14:textId="67DEB1FF" w:rsidR="00334164" w:rsidRDefault="00F60668" w:rsidP="00627D30">
      <w:r>
        <w:t>1. Perceptron.h</w:t>
      </w:r>
    </w:p>
    <w:p w14:paraId="6CBDC4C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733F0D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Perceptron header fi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2EAC735B"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8D2237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0A6F83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PERCEPTRON</w:t>
      </w:r>
    </w:p>
    <w:p w14:paraId="408D8FC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PERCEPTRON</w:t>
      </w:r>
    </w:p>
    <w:p w14:paraId="11D2974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70300B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typedef</w:t>
      </w:r>
      <w:r>
        <w:rPr>
          <w:rFonts w:ascii="Menlo Regular" w:hAnsi="Menlo Regular" w:cs="Menlo Regular"/>
          <w:color w:val="000000"/>
          <w:sz w:val="22"/>
          <w:szCs w:val="22"/>
        </w:rPr>
        <w:t xml:space="preserve">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perceptron</w:t>
      </w:r>
    </w:p>
    <w:p w14:paraId="293E8E7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FEB86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69A03D9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weights;</w:t>
      </w:r>
    </w:p>
    <w:p w14:paraId="4366D99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v;</w:t>
      </w:r>
    </w:p>
    <w:p w14:paraId="5BB732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output;</w:t>
      </w:r>
    </w:p>
    <w:p w14:paraId="1E0AEA8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rror;</w:t>
      </w:r>
    </w:p>
    <w:p w14:paraId="23D38B38"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s_inner_neuron;</w:t>
      </w:r>
      <w:r>
        <w:rPr>
          <w:rFonts w:ascii="Menlo Regular" w:hAnsi="Menlo Regular" w:cs="Menlo Regular"/>
          <w:color w:val="000000"/>
          <w:sz w:val="22"/>
          <w:szCs w:val="22"/>
        </w:rPr>
        <w:tab/>
      </w:r>
      <w:r>
        <w:rPr>
          <w:rFonts w:ascii="Menlo Regular" w:hAnsi="Menlo Regular" w:cs="Menlo Regular"/>
          <w:color w:val="007400"/>
          <w:sz w:val="22"/>
          <w:szCs w:val="22"/>
        </w:rPr>
        <w:t>/*inner neuron has no error, but sigma instead*/</w:t>
      </w:r>
    </w:p>
    <w:p w14:paraId="05909ED7"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w:t>
      </w:r>
      <w:r>
        <w:rPr>
          <w:rFonts w:ascii="Menlo Regular" w:hAnsi="Menlo Regular" w:cs="Menlo Regular"/>
          <w:color w:val="000000"/>
          <w:sz w:val="22"/>
          <w:szCs w:val="22"/>
        </w:rPr>
        <w:tab/>
      </w:r>
      <w:r>
        <w:rPr>
          <w:rFonts w:ascii="Menlo Regular" w:hAnsi="Menlo Regular" w:cs="Menlo Regular"/>
          <w:color w:val="007400"/>
          <w:sz w:val="22"/>
          <w:szCs w:val="22"/>
        </w:rPr>
        <w:t>/*Reserved variable for future use*/</w:t>
      </w:r>
    </w:p>
    <w:p w14:paraId="182A5A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perceptron;</w:t>
      </w:r>
    </w:p>
    <w:p w14:paraId="2BD0440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FCFC36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087F2A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Global variab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A73C48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648730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3471753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7FA97B4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3EACE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020D368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FF132D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7337D6C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0380A2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40EB57D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F9661E6"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endif</w:t>
      </w:r>
    </w:p>
    <w:p w14:paraId="158D46B8" w14:textId="77777777" w:rsidR="00F60668" w:rsidRDefault="00F60668" w:rsidP="00627D30"/>
    <w:p w14:paraId="67367943" w14:textId="3BA8DF14" w:rsidR="00554B9C" w:rsidRDefault="002333A7" w:rsidP="00627D30">
      <w:r>
        <w:t>2. Perceptron.c</w:t>
      </w:r>
    </w:p>
    <w:p w14:paraId="4C11CB7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1B72CB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4B3BEAFC"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stdlib.h&gt;</w:t>
      </w:r>
    </w:p>
    <w:p w14:paraId="54B29259"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16043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9ADAA58"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66CDA6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9041CA7"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0DCC0E1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84506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neuron-&gt;</w:t>
      </w:r>
      <w:r>
        <w:rPr>
          <w:rFonts w:ascii="Menlo Regular" w:hAnsi="Menlo Regular" w:cs="Menlo Regular"/>
          <w:color w:val="3F6E74"/>
          <w:sz w:val="22"/>
          <w:szCs w:val="22"/>
        </w:rPr>
        <w:t>weights</w:t>
      </w:r>
      <w:r>
        <w:rPr>
          <w:rFonts w:ascii="Menlo Regular" w:hAnsi="Menlo Regular" w:cs="Menlo Regular"/>
          <w:color w:val="000000"/>
          <w:sz w:val="22"/>
          <w:szCs w:val="22"/>
        </w:rPr>
        <w:t xml:space="preserve"> =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w:t>
      </w:r>
      <w:r>
        <w:rPr>
          <w:rFonts w:ascii="Menlo Regular" w:hAnsi="Menlo Regular" w:cs="Menlo Regular"/>
          <w:color w:val="2E0D6E"/>
          <w:sz w:val="22"/>
          <w:szCs w:val="22"/>
        </w:rPr>
        <w:t>malloc</w:t>
      </w:r>
      <w:r>
        <w:rPr>
          <w:rFonts w:ascii="Menlo Regular" w:hAnsi="Menlo Regular" w:cs="Menlo Regular"/>
          <w:color w:val="000000"/>
          <w:sz w:val="22"/>
          <w:szCs w:val="22"/>
        </w:rPr>
        <w:t>(</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double</w:t>
      </w:r>
      <w:r>
        <w:rPr>
          <w:rFonts w:ascii="Menlo Regular" w:hAnsi="Menlo Regular" w:cs="Menlo Regular"/>
          <w:color w:val="000000"/>
          <w:sz w:val="22"/>
          <w:szCs w:val="22"/>
        </w:rPr>
        <w:t>) * (neuron-&g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3B0B08A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31579E6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647D9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6F327E64"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F27A4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E0D6E"/>
          <w:sz w:val="22"/>
          <w:szCs w:val="22"/>
        </w:rPr>
        <w:t>free</w:t>
      </w:r>
      <w:r>
        <w:rPr>
          <w:rFonts w:ascii="Menlo Regular" w:hAnsi="Menlo Regular" w:cs="Menlo Regular"/>
          <w:color w:val="000000"/>
          <w:sz w:val="22"/>
          <w:szCs w:val="22"/>
        </w:rPr>
        <w:t>(neuron-&gt;</w:t>
      </w:r>
      <w:r>
        <w:rPr>
          <w:rFonts w:ascii="Menlo Regular" w:hAnsi="Menlo Regular" w:cs="Menlo Regular"/>
          <w:color w:val="3F6E74"/>
          <w:sz w:val="22"/>
          <w:szCs w:val="22"/>
        </w:rPr>
        <w:t>weights</w:t>
      </w:r>
      <w:r>
        <w:rPr>
          <w:rFonts w:ascii="Menlo Regular" w:hAnsi="Menlo Regular" w:cs="Menlo Regular"/>
          <w:color w:val="000000"/>
          <w:sz w:val="22"/>
          <w:szCs w:val="22"/>
        </w:rPr>
        <w:t>);</w:t>
      </w:r>
    </w:p>
    <w:p w14:paraId="2ED2819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CC2EBC0"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DE11DF" w14:textId="2D392A9A" w:rsidR="00481C4E" w:rsidRDefault="00686B13" w:rsidP="00627D30">
      <w:r>
        <w:t>3. LMSAlgorithm.h</w:t>
      </w:r>
    </w:p>
    <w:p w14:paraId="3EFE977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48056BF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h</w:t>
      </w:r>
    </w:p>
    <w:p w14:paraId="130B1A34"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BF8F6F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09270C71"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3A15130F"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5588EF4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015065E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math.h&gt;</w:t>
      </w:r>
    </w:p>
    <w:p w14:paraId="046283CC"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266EF05"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LMSALGORITHM_H_</w:t>
      </w:r>
    </w:p>
    <w:p w14:paraId="51EC63D9"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LMSALGORITHM_H_</w:t>
      </w:r>
    </w:p>
    <w:p w14:paraId="74BF4BED"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9D0C9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09E1072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w:t>
      </w:r>
    </w:p>
    <w:p w14:paraId="18DB8D9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9D4162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8629B68"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9F091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3D1C788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84813E2"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endif </w:t>
      </w:r>
      <w:r>
        <w:rPr>
          <w:rFonts w:ascii="Menlo Regular" w:hAnsi="Menlo Regular" w:cs="Menlo Regular"/>
          <w:color w:val="007400"/>
          <w:sz w:val="22"/>
          <w:szCs w:val="22"/>
        </w:rPr>
        <w:t>/* LMSALGORITHM_H_ */</w:t>
      </w:r>
    </w:p>
    <w:p w14:paraId="007BECD4" w14:textId="77777777" w:rsidR="00686B13" w:rsidRDefault="00686B13" w:rsidP="00627D30"/>
    <w:p w14:paraId="0DCD5428" w14:textId="192239C2" w:rsidR="00394328" w:rsidRDefault="00394328" w:rsidP="00627D30">
      <w:r>
        <w:t>4. LMSAlgorithm.c</w:t>
      </w:r>
    </w:p>
    <w:p w14:paraId="6C619F9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78338D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c</w:t>
      </w:r>
    </w:p>
    <w:p w14:paraId="6CC6D79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34968B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5243E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12E831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70B0A84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lastRenderedPageBreak/>
        <w:t xml:space="preserve">#define OUTPUT_NUM </w:t>
      </w:r>
      <w:r>
        <w:rPr>
          <w:rFonts w:ascii="Menlo Regular" w:hAnsi="Menlo Regular" w:cs="Menlo Regular"/>
          <w:color w:val="1C00CF"/>
          <w:sz w:val="22"/>
          <w:szCs w:val="22"/>
        </w:rPr>
        <w:t>1</w:t>
      </w:r>
    </w:p>
    <w:p w14:paraId="4435ADD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LEARNING_RATE </w:t>
      </w:r>
      <w:r>
        <w:rPr>
          <w:rFonts w:ascii="Menlo Regular" w:hAnsi="Menlo Regular" w:cs="Menlo Regular"/>
          <w:color w:val="1C00CF"/>
          <w:sz w:val="22"/>
          <w:szCs w:val="22"/>
        </w:rPr>
        <w:t>0.01</w:t>
      </w:r>
    </w:p>
    <w:p w14:paraId="5A5A4A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NEURON_NUM </w:t>
      </w:r>
      <w:r>
        <w:rPr>
          <w:rFonts w:ascii="Menlo Regular" w:hAnsi="Menlo Regular" w:cs="Menlo Regular"/>
          <w:color w:val="1C00CF"/>
          <w:sz w:val="22"/>
          <w:szCs w:val="22"/>
        </w:rPr>
        <w:t>1</w:t>
      </w:r>
    </w:p>
    <w:p w14:paraId="54E12CD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82D9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MSAlgorithm.h"</w:t>
      </w:r>
    </w:p>
    <w:p w14:paraId="7FD72F9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7D49C52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21CD7B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initialized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78C2EA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57E72FE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B24E25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float</w:t>
      </w:r>
      <w:r>
        <w:rPr>
          <w:rFonts w:ascii="Menlo Regular" w:hAnsi="Menlo Regular" w:cs="Menlo Regular"/>
          <w:color w:val="000000"/>
          <w:sz w:val="22"/>
          <w:szCs w:val="22"/>
        </w:rPr>
        <w:t xml:space="preserve"> forwardspeed;</w:t>
      </w:r>
    </w:p>
    <w:p w14:paraId="310B28E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42BDEF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v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7216399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9AB6F9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0E45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3D0B9D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765C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3CB71F3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t = </w:t>
      </w:r>
      <w:r>
        <w:rPr>
          <w:rFonts w:ascii="Menlo Regular" w:hAnsi="Menlo Regular" w:cs="Menlo Regular"/>
          <w:color w:val="1C00CF"/>
          <w:sz w:val="22"/>
          <w:szCs w:val="22"/>
        </w:rPr>
        <w:t>0</w:t>
      </w:r>
      <w:r>
        <w:rPr>
          <w:rFonts w:ascii="Menlo Regular" w:hAnsi="Menlo Regular" w:cs="Menlo Regular"/>
          <w:color w:val="000000"/>
          <w:sz w:val="22"/>
          <w:szCs w:val="22"/>
        </w:rPr>
        <w:t>; it &lt; p-&gt;</w:t>
      </w:r>
      <w:r>
        <w:rPr>
          <w:rFonts w:ascii="Menlo Regular" w:hAnsi="Menlo Regular" w:cs="Menlo Regular"/>
          <w:color w:val="3F6E74"/>
          <w:sz w:val="22"/>
          <w:szCs w:val="22"/>
        </w:rPr>
        <w:t>input_num</w:t>
      </w:r>
      <w:r>
        <w:rPr>
          <w:rFonts w:ascii="Menlo Regular" w:hAnsi="Menlo Regular" w:cs="Menlo Regular"/>
          <w:color w:val="000000"/>
          <w:sz w:val="22"/>
          <w:szCs w:val="22"/>
        </w:rPr>
        <w:t>; it++)</w:t>
      </w:r>
    </w:p>
    <w:p w14:paraId="58346FE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6EB6716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inputs[it] * p-&gt;</w:t>
      </w:r>
      <w:r>
        <w:rPr>
          <w:rFonts w:ascii="Menlo Regular" w:hAnsi="Menlo Regular" w:cs="Menlo Regular"/>
          <w:color w:val="3F6E74"/>
          <w:sz w:val="22"/>
          <w:szCs w:val="22"/>
        </w:rPr>
        <w:t>weights</w:t>
      </w:r>
      <w:r>
        <w:rPr>
          <w:rFonts w:ascii="Menlo Regular" w:hAnsi="Menlo Regular" w:cs="Menlo Regular"/>
          <w:color w:val="000000"/>
          <w:sz w:val="22"/>
          <w:szCs w:val="22"/>
        </w:rPr>
        <w:t>[it+</w:t>
      </w:r>
      <w:r>
        <w:rPr>
          <w:rFonts w:ascii="Menlo Regular" w:hAnsi="Menlo Regular" w:cs="Menlo Regular"/>
          <w:color w:val="1C00CF"/>
          <w:sz w:val="22"/>
          <w:szCs w:val="22"/>
        </w:rPr>
        <w:t>1</w:t>
      </w:r>
      <w:r>
        <w:rPr>
          <w:rFonts w:ascii="Menlo Regular" w:hAnsi="Menlo Regular" w:cs="Menlo Regular"/>
          <w:color w:val="000000"/>
          <w:sz w:val="22"/>
          <w:szCs w:val="22"/>
        </w:rPr>
        <w:t>]);</w:t>
      </w:r>
    </w:p>
    <w:p w14:paraId="6829268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0DB7E62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306441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26EBD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y_function(</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6D6902E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0A27B7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 p-&gt;</w:t>
      </w:r>
      <w:r>
        <w:rPr>
          <w:rFonts w:ascii="Menlo Regular" w:hAnsi="Menlo Regular" w:cs="Menlo Regular"/>
          <w:color w:val="3F6E74"/>
          <w:sz w:val="22"/>
          <w:szCs w:val="22"/>
        </w:rPr>
        <w:t>v</w:t>
      </w:r>
      <w:r>
        <w:rPr>
          <w:rFonts w:ascii="Menlo Regular" w:hAnsi="Menlo Regular" w:cs="Menlo Regular"/>
          <w:color w:val="000000"/>
          <w:sz w:val="22"/>
          <w:szCs w:val="22"/>
        </w:rPr>
        <w:t>;</w:t>
      </w:r>
    </w:p>
    <w:p w14:paraId="24668F1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8D4F7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12F1C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adjust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p, </w:t>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s)</w:t>
      </w:r>
    </w:p>
    <w:p w14:paraId="07733BC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ACA086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target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 params);</w:t>
      </w:r>
    </w:p>
    <w:p w14:paraId="63B24AF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9F22C8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A4537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target - p-&gt;</w:t>
      </w:r>
      <w:r>
        <w:rPr>
          <w:rFonts w:ascii="Menlo Regular" w:hAnsi="Menlo Regular" w:cs="Menlo Regular"/>
          <w:color w:val="3F6E74"/>
          <w:sz w:val="22"/>
          <w:szCs w:val="22"/>
        </w:rPr>
        <w:t>output</w:t>
      </w:r>
      <w:r>
        <w:rPr>
          <w:rFonts w:ascii="Menlo Regular" w:hAnsi="Menlo Regular" w:cs="Menlo Regular"/>
          <w:color w:val="000000"/>
          <w:sz w:val="22"/>
          <w:szCs w:val="22"/>
        </w:rPr>
        <w:t>;</w:t>
      </w:r>
    </w:p>
    <w:p w14:paraId="3D22330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40C5B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 xml:space="preserve"> * </w:t>
      </w:r>
      <w:r>
        <w:rPr>
          <w:rFonts w:ascii="Menlo Regular" w:hAnsi="Menlo Regular" w:cs="Menlo Regular"/>
          <w:color w:val="643820"/>
          <w:sz w:val="22"/>
          <w:szCs w:val="22"/>
        </w:rPr>
        <w:t>LEARNING_RATE</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4923D8E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dx = </w:t>
      </w:r>
      <w:r>
        <w:rPr>
          <w:rFonts w:ascii="Menlo Regular" w:hAnsi="Menlo Regular" w:cs="Menlo Regular"/>
          <w:color w:val="1C00CF"/>
          <w:sz w:val="22"/>
          <w:szCs w:val="22"/>
        </w:rPr>
        <w:t>0</w:t>
      </w:r>
      <w:r>
        <w:rPr>
          <w:rFonts w:ascii="Menlo Regular" w:hAnsi="Menlo Regular" w:cs="Menlo Regular"/>
          <w:color w:val="000000"/>
          <w:sz w:val="22"/>
          <w:szCs w:val="22"/>
        </w:rPr>
        <w:t>; idx &lt; p-&gt;</w:t>
      </w:r>
      <w:r>
        <w:rPr>
          <w:rFonts w:ascii="Menlo Regular" w:hAnsi="Menlo Regular" w:cs="Menlo Regular"/>
          <w:color w:val="3F6E74"/>
          <w:sz w:val="22"/>
          <w:szCs w:val="22"/>
        </w:rPr>
        <w:t>input_num</w:t>
      </w:r>
      <w:r>
        <w:rPr>
          <w:rFonts w:ascii="Menlo Regular" w:hAnsi="Menlo Regular" w:cs="Menlo Regular"/>
          <w:color w:val="000000"/>
          <w:sz w:val="22"/>
          <w:szCs w:val="22"/>
        </w:rPr>
        <w:t>; idx++)</w:t>
      </w:r>
    </w:p>
    <w:p w14:paraId="7F45C0B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31FFAE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idx+</w:t>
      </w:r>
      <w:r>
        <w:rPr>
          <w:rFonts w:ascii="Menlo Regular" w:hAnsi="Menlo Regular" w:cs="Menlo Regular"/>
          <w:color w:val="1C00CF"/>
          <w:sz w:val="22"/>
          <w:szCs w:val="22"/>
        </w:rPr>
        <w:t>1</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inputs[idx] * </w:t>
      </w:r>
      <w:r>
        <w:rPr>
          <w:rFonts w:ascii="Menlo Regular" w:hAnsi="Menlo Regular" w:cs="Menlo Regular"/>
          <w:color w:val="643820"/>
          <w:sz w:val="22"/>
          <w:szCs w:val="22"/>
        </w:rPr>
        <w:t>LEARNING_RATE</w:t>
      </w:r>
      <w:r>
        <w:rPr>
          <w:rFonts w:ascii="Menlo Regular" w:hAnsi="Menlo Regular" w:cs="Menlo Regular"/>
          <w:color w:val="000000"/>
          <w:sz w:val="22"/>
          <w:szCs w:val="22"/>
        </w:rPr>
        <w:t>);</w:t>
      </w:r>
    </w:p>
    <w:p w14:paraId="38D4A75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1241F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1E3DC1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D7F9D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initialize(</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33D8585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C1E3C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24B87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input_num;</w:t>
      </w:r>
    </w:p>
    <w:p w14:paraId="06A2ED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perceptron_default</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3745B5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1E0B6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 xml:space="preserve">    </w:t>
      </w:r>
      <w:r>
        <w:rPr>
          <w:rFonts w:ascii="Menlo Regular" w:hAnsi="Menlo Regular" w:cs="Menlo Regular"/>
          <w:color w:val="007400"/>
          <w:sz w:val="22"/>
          <w:szCs w:val="22"/>
        </w:rPr>
        <w:t>/*This part uses the old data*/</w:t>
      </w:r>
    </w:p>
    <w:p w14:paraId="74CED82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xml:space="preserve">] = </w:t>
      </w:r>
      <w:r>
        <w:rPr>
          <w:rFonts w:ascii="Menlo Regular" w:hAnsi="Menlo Regular" w:cs="Menlo Regular"/>
          <w:color w:val="1C00CF"/>
          <w:sz w:val="22"/>
          <w:szCs w:val="22"/>
        </w:rPr>
        <w:t>0.493975</w:t>
      </w:r>
      <w:r>
        <w:rPr>
          <w:rFonts w:ascii="Menlo Regular" w:hAnsi="Menlo Regular" w:cs="Menlo Regular"/>
          <w:color w:val="000000"/>
          <w:sz w:val="22"/>
          <w:szCs w:val="22"/>
        </w:rPr>
        <w:t>;</w:t>
      </w:r>
    </w:p>
    <w:p w14:paraId="3E47678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1</w:t>
      </w:r>
      <w:r>
        <w:rPr>
          <w:rFonts w:ascii="Menlo Regular" w:hAnsi="Menlo Regular" w:cs="Menlo Regular"/>
          <w:color w:val="000000"/>
          <w:sz w:val="22"/>
          <w:szCs w:val="22"/>
        </w:rPr>
        <w:t>] = -</w:t>
      </w:r>
      <w:r>
        <w:rPr>
          <w:rFonts w:ascii="Menlo Regular" w:hAnsi="Menlo Regular" w:cs="Menlo Regular"/>
          <w:color w:val="1C00CF"/>
          <w:sz w:val="22"/>
          <w:szCs w:val="22"/>
        </w:rPr>
        <w:t>0.658991</w:t>
      </w:r>
      <w:r>
        <w:rPr>
          <w:rFonts w:ascii="Menlo Regular" w:hAnsi="Menlo Regular" w:cs="Menlo Regular"/>
          <w:color w:val="000000"/>
          <w:sz w:val="22"/>
          <w:szCs w:val="22"/>
        </w:rPr>
        <w:t>;</w:t>
      </w:r>
    </w:p>
    <w:p w14:paraId="545B563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2</w:t>
      </w:r>
      <w:r>
        <w:rPr>
          <w:rFonts w:ascii="Menlo Regular" w:hAnsi="Menlo Regular" w:cs="Menlo Regular"/>
          <w:color w:val="000000"/>
          <w:sz w:val="22"/>
          <w:szCs w:val="22"/>
        </w:rPr>
        <w:t xml:space="preserve">] = </w:t>
      </w:r>
      <w:r>
        <w:rPr>
          <w:rFonts w:ascii="Menlo Regular" w:hAnsi="Menlo Regular" w:cs="Menlo Regular"/>
          <w:color w:val="1C00CF"/>
          <w:sz w:val="22"/>
          <w:szCs w:val="22"/>
        </w:rPr>
        <w:t>0.720632</w:t>
      </w:r>
      <w:r>
        <w:rPr>
          <w:rFonts w:ascii="Menlo Regular" w:hAnsi="Menlo Regular" w:cs="Menlo Regular"/>
          <w:color w:val="000000"/>
          <w:sz w:val="22"/>
          <w:szCs w:val="22"/>
        </w:rPr>
        <w:t>;</w:t>
      </w:r>
    </w:p>
    <w:p w14:paraId="4F079AA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3</w:t>
      </w:r>
      <w:r>
        <w:rPr>
          <w:rFonts w:ascii="Menlo Regular" w:hAnsi="Menlo Regular" w:cs="Menlo Regular"/>
          <w:color w:val="000000"/>
          <w:sz w:val="22"/>
          <w:szCs w:val="22"/>
        </w:rPr>
        <w:t>] = -</w:t>
      </w:r>
      <w:r>
        <w:rPr>
          <w:rFonts w:ascii="Menlo Regular" w:hAnsi="Menlo Regular" w:cs="Menlo Regular"/>
          <w:color w:val="1C00CF"/>
          <w:sz w:val="22"/>
          <w:szCs w:val="22"/>
        </w:rPr>
        <w:t>0.144448</w:t>
      </w:r>
      <w:r>
        <w:rPr>
          <w:rFonts w:ascii="Menlo Regular" w:hAnsi="Menlo Regular" w:cs="Menlo Regular"/>
          <w:color w:val="000000"/>
          <w:sz w:val="22"/>
          <w:szCs w:val="22"/>
        </w:rPr>
        <w:t>;</w:t>
      </w:r>
    </w:p>
    <w:p w14:paraId="71C5D4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4D671A4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is used to train the neuron*/</w:t>
      </w:r>
    </w:p>
    <w:p w14:paraId="0767E30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for(idx = 0; idx &lt;= input_num; idx++)</w:t>
      </w:r>
    </w:p>
    <w:p w14:paraId="377E01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7802CF6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r>
      <w:r>
        <w:rPr>
          <w:rFonts w:ascii="Menlo Regular" w:hAnsi="Menlo Regular" w:cs="Menlo Regular"/>
          <w:color w:val="007400"/>
          <w:sz w:val="22"/>
          <w:szCs w:val="22"/>
        </w:rPr>
        <w:tab/>
        <w:t>neuron_brain.weights[idx] = 0.1 * (rand()%10);</w:t>
      </w:r>
    </w:p>
    <w:p w14:paraId="1EDCD7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194BC9F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B8FDD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38F51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20589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8F45B4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15E56E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B38F13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original_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028BFE7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4FADE96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DDF196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 = (</w:t>
      </w:r>
      <w:r>
        <w:rPr>
          <w:rFonts w:ascii="Menlo Regular" w:hAnsi="Menlo Regular" w:cs="Menlo Regular"/>
          <w:color w:val="AA0D91"/>
          <w:sz w:val="22"/>
          <w:szCs w:val="22"/>
        </w:rPr>
        <w:t>double</w:t>
      </w:r>
      <w:r>
        <w:rPr>
          <w:rFonts w:ascii="Menlo Regular" w:hAnsi="Menlo Regular" w:cs="Menlo Regular"/>
          <w:color w:val="000000"/>
          <w:sz w:val="22"/>
          <w:szCs w:val="22"/>
        </w:rPr>
        <w:t>)expected;</w:t>
      </w:r>
    </w:p>
    <w:p w14:paraId="52DDD21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 (</w:t>
      </w:r>
      <w:r>
        <w:rPr>
          <w:rFonts w:ascii="Menlo Regular" w:hAnsi="Menlo Regular" w:cs="Menlo Regular"/>
          <w:color w:val="AA0D91"/>
          <w:sz w:val="22"/>
          <w:szCs w:val="22"/>
        </w:rPr>
        <w:t>float</w:t>
      </w:r>
      <w:r>
        <w:rPr>
          <w:rFonts w:ascii="Menlo Regular" w:hAnsi="Menlo Regular" w:cs="Menlo Regular"/>
          <w:color w:val="000000"/>
          <w:sz w:val="22"/>
          <w:szCs w:val="22"/>
        </w:rPr>
        <w:t>*)</w:t>
      </w:r>
      <w:r>
        <w:rPr>
          <w:rFonts w:ascii="Menlo Regular" w:hAnsi="Menlo Regular" w:cs="Menlo Regular"/>
          <w:color w:val="26474B"/>
          <w:sz w:val="22"/>
          <w:szCs w:val="22"/>
        </w:rPr>
        <w:t>malloc</w:t>
      </w:r>
      <w:r>
        <w:rPr>
          <w:rFonts w:ascii="Menlo Regular" w:hAnsi="Menlo Regular" w:cs="Menlo Regular"/>
          <w:color w:val="000000"/>
          <w:sz w:val="22"/>
          <w:szCs w:val="22"/>
        </w:rPr>
        <w:t xml:space="preserve">(input_num *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w:t>
      </w:r>
    </w:p>
    <w:p w14:paraId="22D0AD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memcpy</w:t>
      </w:r>
      <w:r>
        <w:rPr>
          <w:rFonts w:ascii="Menlo Regular" w:hAnsi="Menlo Regular" w:cs="Menlo Regular"/>
          <w:color w:val="000000"/>
          <w:sz w:val="22"/>
          <w:szCs w:val="22"/>
        </w:rPr>
        <w:t xml:space="preserve">(inputs, original_inputs,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 ( input_num));</w:t>
      </w:r>
    </w:p>
    <w:p w14:paraId="3AA15F4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5BD077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initialized</w:t>
      </w:r>
      <w:r>
        <w:rPr>
          <w:rFonts w:ascii="Menlo Regular" w:hAnsi="Menlo Regular" w:cs="Menlo Regular"/>
          <w:color w:val="000000"/>
          <w:sz w:val="22"/>
          <w:szCs w:val="22"/>
        </w:rPr>
        <w:t>)</w:t>
      </w:r>
    </w:p>
    <w:p w14:paraId="6785C53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11EAB22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initialize</w:t>
      </w:r>
      <w:r>
        <w:rPr>
          <w:rFonts w:ascii="Menlo Regular" w:hAnsi="Menlo Regular" w:cs="Menlo Regular"/>
          <w:color w:val="000000"/>
          <w:sz w:val="22"/>
          <w:szCs w:val="22"/>
        </w:rPr>
        <w:t>(input_num);</w:t>
      </w:r>
    </w:p>
    <w:p w14:paraId="73C17BB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initialized</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60B373B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F6A3C4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96FD4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v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007F815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y_function</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690787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F6AFD2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gt;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67E606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 xml:space="preserve">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5945928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1344F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isCal)</w:t>
      </w:r>
    </w:p>
    <w:p w14:paraId="4748D4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4FFCC6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adjust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 &amp;e);</w:t>
      </w:r>
    </w:p>
    <w:p w14:paraId="2F628D0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
    <w:p w14:paraId="72C8D2A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007400"/>
          <w:sz w:val="22"/>
          <w:szCs w:val="22"/>
        </w:rPr>
        <w:t>/*Log rms*/</w:t>
      </w:r>
    </w:p>
    <w:p w14:paraId="1D4648B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2E0D6E"/>
          <w:sz w:val="22"/>
          <w:szCs w:val="22"/>
        </w:rPr>
        <w:t>pow</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w:t>
      </w:r>
      <w:r>
        <w:rPr>
          <w:rFonts w:ascii="Menlo Regular" w:hAnsi="Menlo Regular" w:cs="Menlo Regular"/>
          <w:color w:val="1C00CF"/>
          <w:sz w:val="22"/>
          <w:szCs w:val="22"/>
        </w:rPr>
        <w:t>2</w:t>
      </w:r>
      <w:r>
        <w:rPr>
          <w:rFonts w:ascii="Menlo Regular" w:hAnsi="Menlo Regular" w:cs="Menlo Regular"/>
          <w:color w:val="000000"/>
          <w:sz w:val="22"/>
          <w:szCs w:val="22"/>
        </w:rPr>
        <w:t>));</w:t>
      </w:r>
    </w:p>
    <w:p w14:paraId="2C5FFAE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92A58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else</w:t>
      </w:r>
    </w:p>
    <w:p w14:paraId="6896B5A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C2FB0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B24A94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7E3CE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DF2D0A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return</w:t>
      </w:r>
      <w:r>
        <w:rPr>
          <w:rFonts w:ascii="Menlo Regular" w:hAnsi="Menlo Regular" w:cs="Menlo Regular"/>
          <w:color w:val="000000"/>
          <w:sz w:val="22"/>
          <w:szCs w:val="22"/>
        </w:rPr>
        <w:t xml:space="preserve"> ret;</w:t>
      </w:r>
    </w:p>
    <w:p w14:paraId="073C01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w:t>
      </w:r>
    </w:p>
    <w:p w14:paraId="2420820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E2850D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reset()</w:t>
      </w:r>
    </w:p>
    <w:p w14:paraId="3BB1C78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E3F8EA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519BD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2FF7364" w14:textId="77777777" w:rsidR="00674C29" w:rsidRPr="005F715B" w:rsidRDefault="00674C29" w:rsidP="00627D30"/>
    <w:p w14:paraId="5DDBE0CF" w14:textId="42E88D9B" w:rsidR="00627D30" w:rsidRDefault="003A5A05" w:rsidP="00627D30">
      <w:r>
        <w:t>5. DirectionControlNeuron.c</w:t>
      </w:r>
    </w:p>
    <w:p w14:paraId="0B2B94E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1FBC23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DirectionControlNeuron.c</w:t>
      </w:r>
    </w:p>
    <w:p w14:paraId="5256E4E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FlatWorldIIV1.0ClassVersion_dist2014</w:t>
      </w:r>
    </w:p>
    <w:p w14:paraId="6A98C7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022BCD8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reated by lin sun on 11/22/14.</w:t>
      </w:r>
    </w:p>
    <w:p w14:paraId="6577959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opyright (c) 2014 lin sun. All rights reserved.</w:t>
      </w:r>
    </w:p>
    <w:p w14:paraId="37B1D55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C531AA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B32C958"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set_direction(</w:t>
      </w:r>
      <w:r>
        <w:rPr>
          <w:rFonts w:ascii="Menlo Regular" w:hAnsi="Menlo Regular" w:cs="Menlo Regular"/>
          <w:color w:val="3F6E74"/>
          <w:sz w:val="22"/>
          <w:szCs w:val="22"/>
        </w:rPr>
        <w:t>WORLD_TYPE</w:t>
      </w:r>
      <w:r>
        <w:rPr>
          <w:rFonts w:ascii="Menlo Regular" w:hAnsi="Menlo Regular" w:cs="Menlo Regular"/>
          <w:color w:val="000000"/>
          <w:sz w:val="22"/>
          <w:szCs w:val="22"/>
        </w:rPr>
        <w:t xml:space="preserve"> *world, </w:t>
      </w:r>
      <w:r>
        <w:rPr>
          <w:rFonts w:ascii="Menlo Regular" w:hAnsi="Menlo Regular" w:cs="Menlo Regular"/>
          <w:color w:val="3F6E74"/>
          <w:sz w:val="22"/>
          <w:szCs w:val="22"/>
        </w:rPr>
        <w:t>AGENT_TYPE</w:t>
      </w:r>
      <w:r>
        <w:rPr>
          <w:rFonts w:ascii="Menlo Regular" w:hAnsi="Menlo Regular" w:cs="Menlo Regular"/>
          <w:color w:val="000000"/>
          <w:sz w:val="22"/>
          <w:szCs w:val="22"/>
        </w:rPr>
        <w:t xml:space="preserve"> *agent, </w:t>
      </w:r>
      <w:r>
        <w:rPr>
          <w:rFonts w:ascii="Menlo Regular" w:hAnsi="Menlo Regular" w:cs="Menlo Regular"/>
          <w:color w:val="AA0D91"/>
          <w:sz w:val="22"/>
          <w:szCs w:val="22"/>
        </w:rPr>
        <w:t>int</w:t>
      </w:r>
      <w:r>
        <w:rPr>
          <w:rFonts w:ascii="Menlo Regular" w:hAnsi="Menlo Regular" w:cs="Menlo Regular"/>
          <w:color w:val="000000"/>
          <w:sz w:val="22"/>
          <w:szCs w:val="22"/>
        </w:rPr>
        <w:t xml:space="preserve"> eye_idx)</w:t>
      </w:r>
    </w:p>
    <w:p w14:paraId="466309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07B55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VISUAL_SENSOR_TYPE</w:t>
      </w:r>
      <w:r>
        <w:rPr>
          <w:rFonts w:ascii="Menlo Regular" w:hAnsi="Menlo Regular" w:cs="Menlo Regular"/>
          <w:color w:val="000000"/>
          <w:sz w:val="22"/>
          <w:szCs w:val="22"/>
        </w:rPr>
        <w:t xml:space="preserve"> **eyes =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p>
    <w:p w14:paraId="768D49B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receptors;</w:t>
      </w:r>
    </w:p>
    <w:p w14:paraId="2552400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bands;</w:t>
      </w:r>
    </w:p>
    <w:p w14:paraId="5F70510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ceptor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2E20BC7"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band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4EACA0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max_receptor = -</w:t>
      </w:r>
      <w:r>
        <w:rPr>
          <w:rFonts w:ascii="Menlo Regular" w:hAnsi="Menlo Regular" w:cs="Menlo Regular"/>
          <w:color w:val="1C00CF"/>
          <w:sz w:val="22"/>
          <w:szCs w:val="22"/>
        </w:rPr>
        <w:t>1</w:t>
      </w:r>
      <w:r>
        <w:rPr>
          <w:rFonts w:ascii="Menlo Regular" w:hAnsi="Menlo Regular" w:cs="Menlo Regular"/>
          <w:color w:val="000000"/>
          <w:sz w:val="22"/>
          <w:szCs w:val="22"/>
        </w:rPr>
        <w:t xml:space="preserve"> ;</w:t>
      </w:r>
    </w:p>
    <w:p w14:paraId="1E5453D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4204F6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max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0692A0B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22B9FA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E99E04E"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h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03EE11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4EC1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68967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receptor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receptors</w:t>
      </w:r>
      <w:r>
        <w:rPr>
          <w:rFonts w:ascii="Menlo Regular" w:hAnsi="Menlo Regular" w:cs="Menlo Regular"/>
          <w:color w:val="000000"/>
          <w:sz w:val="22"/>
          <w:szCs w:val="22"/>
        </w:rPr>
        <w:t xml:space="preserve"> ;</w:t>
      </w:r>
    </w:p>
    <w:p w14:paraId="5E600DF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band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p>
    <w:p w14:paraId="2603CC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AD42CF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read_visual_sensor</w:t>
      </w:r>
      <w:r>
        <w:rPr>
          <w:rFonts w:ascii="Menlo Regular" w:hAnsi="Menlo Regular" w:cs="Menlo Regular"/>
          <w:color w:val="000000"/>
          <w:sz w:val="22"/>
          <w:szCs w:val="22"/>
        </w:rPr>
        <w:t>(world, agent) ;</w:t>
      </w:r>
    </w:p>
    <w:p w14:paraId="38CEA3F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extract_visual_receptor_values_pointer</w:t>
      </w:r>
      <w:r>
        <w:rPr>
          <w:rFonts w:ascii="Menlo Regular" w:hAnsi="Menlo Regular" w:cs="Menlo Regular"/>
          <w:color w:val="000000"/>
          <w:sz w:val="22"/>
          <w:szCs w:val="22"/>
        </w:rPr>
        <w:t xml:space="preserve">(agent, </w:t>
      </w:r>
      <w:r>
        <w:rPr>
          <w:rFonts w:ascii="Menlo Regular" w:hAnsi="Menlo Regular" w:cs="Menlo Regular"/>
          <w:color w:val="1C00CF"/>
          <w:sz w:val="22"/>
          <w:szCs w:val="22"/>
        </w:rPr>
        <w:t>0</w:t>
      </w:r>
      <w:r>
        <w:rPr>
          <w:rFonts w:ascii="Menlo Regular" w:hAnsi="Menlo Regular" w:cs="Menlo Regular"/>
          <w:color w:val="000000"/>
          <w:sz w:val="22"/>
          <w:szCs w:val="22"/>
        </w:rPr>
        <w:t>) ;</w:t>
      </w:r>
    </w:p>
    <w:p w14:paraId="6A748A6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13EE653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receptor_idx = </w:t>
      </w:r>
      <w:r>
        <w:rPr>
          <w:rFonts w:ascii="Menlo Regular" w:hAnsi="Menlo Regular" w:cs="Menlo Regular"/>
          <w:color w:val="1C00CF"/>
          <w:sz w:val="22"/>
          <w:szCs w:val="22"/>
        </w:rPr>
        <w:t>0</w:t>
      </w:r>
      <w:r>
        <w:rPr>
          <w:rFonts w:ascii="Menlo Regular" w:hAnsi="Menlo Regular" w:cs="Menlo Regular"/>
          <w:color w:val="000000"/>
          <w:sz w:val="22"/>
          <w:szCs w:val="22"/>
        </w:rPr>
        <w:t>; receptor_idx &lt; num_receptors; receptor_idx++)</w:t>
      </w:r>
    </w:p>
    <w:p w14:paraId="3BACBF2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6D2CFC8C"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
    <w:p w14:paraId="71E1837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37D48C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band_idx = </w:t>
      </w:r>
      <w:r>
        <w:rPr>
          <w:rFonts w:ascii="Menlo Regular" w:hAnsi="Menlo Regular" w:cs="Menlo Regular"/>
          <w:color w:val="1C00CF"/>
          <w:sz w:val="22"/>
          <w:szCs w:val="22"/>
        </w:rPr>
        <w:t>0</w:t>
      </w:r>
      <w:r>
        <w:rPr>
          <w:rFonts w:ascii="Menlo Regular" w:hAnsi="Menlo Regular" w:cs="Menlo Regular"/>
          <w:color w:val="000000"/>
          <w:sz w:val="22"/>
          <w:szCs w:val="22"/>
        </w:rPr>
        <w:t>; band_idx &lt; num_bands; band_idx++)</w:t>
      </w:r>
    </w:p>
    <w:p w14:paraId="285D6DA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band_idx] ;</w:t>
      </w:r>
    </w:p>
    <w:p w14:paraId="23439F0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ret = </w:t>
      </w:r>
      <w:r>
        <w:rPr>
          <w:rFonts w:ascii="Menlo Regular" w:hAnsi="Menlo Regular" w:cs="Menlo Regular"/>
          <w:color w:val="26474B"/>
          <w:sz w:val="22"/>
          <w:szCs w:val="22"/>
        </w:rPr>
        <w:t>LMScalculate</w:t>
      </w:r>
      <w:r>
        <w:rPr>
          <w:rFonts w:ascii="Menlo Regular" w:hAnsi="Menlo Regular" w:cs="Menlo Regular"/>
          <w:color w:val="000000"/>
          <w:sz w:val="22"/>
          <w:szCs w:val="22"/>
        </w:rPr>
        <w:t>(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4383B0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f</w:t>
      </w:r>
      <w:r>
        <w:rPr>
          <w:rFonts w:ascii="Menlo Regular" w:hAnsi="Menlo Regular" w:cs="Menlo Regular"/>
          <w:color w:val="000000"/>
          <w:sz w:val="22"/>
          <w:szCs w:val="22"/>
        </w:rPr>
        <w:t xml:space="preserve">(intensity &gt; maxintensity &amp;&amp; 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2C3CC4C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32559BF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_receptor = receptor_idx;</w:t>
      </w:r>
    </w:p>
    <w:p w14:paraId="194C7FB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intensity = intensity ;</w:t>
      </w:r>
    </w:p>
    <w:p w14:paraId="26CC391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 xml:space="preserve">        }</w:t>
      </w:r>
    </w:p>
    <w:p w14:paraId="03B613C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B2066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250F979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return</w:t>
      </w:r>
      <w:r>
        <w:rPr>
          <w:rFonts w:ascii="Menlo Regular" w:hAnsi="Menlo Regular" w:cs="Menlo Regular"/>
          <w:color w:val="000000"/>
          <w:sz w:val="22"/>
          <w:szCs w:val="22"/>
        </w:rPr>
        <w:t xml:space="preserve"> max_receptor;</w:t>
      </w:r>
    </w:p>
    <w:p w14:paraId="68BA01EB" w14:textId="62387F02" w:rsidR="003A5A05" w:rsidRPr="00186190" w:rsidRDefault="003A5A05" w:rsidP="003A5A05">
      <w:r>
        <w:rPr>
          <w:rFonts w:ascii="Menlo Regular" w:hAnsi="Menlo Regular" w:cs="Menlo Regular"/>
          <w:color w:val="000000"/>
          <w:sz w:val="22"/>
          <w:szCs w:val="22"/>
        </w:rPr>
        <w:t>}</w:t>
      </w:r>
    </w:p>
    <w:p w14:paraId="17694AD8" w14:textId="7594F012" w:rsidR="00582B56" w:rsidRDefault="00582B56" w:rsidP="00627D30"/>
    <w:p w14:paraId="32E1CA96" w14:textId="1B259EBB" w:rsidR="00695BBD" w:rsidRPr="00627D30" w:rsidRDefault="00695BBD" w:rsidP="00627D30">
      <w:r>
        <w:t>6. Controller.c</w:t>
      </w:r>
    </w:p>
    <w:sectPr w:rsidR="00695BBD" w:rsidRPr="00627D30" w:rsidSect="005A29A6">
      <w:footerReference w:type="default" r:id="rId2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E968EE" w:rsidRDefault="00E968EE">
      <w:r>
        <w:separator/>
      </w:r>
    </w:p>
  </w:endnote>
  <w:endnote w:type="continuationSeparator" w:id="0">
    <w:p w14:paraId="62CAD07A" w14:textId="77777777" w:rsidR="00E968EE" w:rsidRDefault="00E96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E968EE" w:rsidRDefault="00E968EE">
    <w:pPr>
      <w:pStyle w:val="Footer"/>
    </w:pPr>
    <w:r>
      <w:t>Matthew Letter, Lin Sun</w:t>
    </w:r>
    <w:r>
      <w:tab/>
    </w:r>
    <w:r>
      <w:tab/>
      <w:t xml:space="preserve">Page </w:t>
    </w:r>
    <w:r>
      <w:fldChar w:fldCharType="begin"/>
    </w:r>
    <w:r>
      <w:instrText xml:space="preserve"> PAGE </w:instrText>
    </w:r>
    <w:r>
      <w:fldChar w:fldCharType="separate"/>
    </w:r>
    <w:r w:rsidR="00286705">
      <w:rPr>
        <w:noProof/>
      </w:rPr>
      <w:t>15</w:t>
    </w:r>
    <w:r>
      <w:fldChar w:fldCharType="end"/>
    </w:r>
    <w:r>
      <w:t xml:space="preserve"> of </w:t>
    </w:r>
    <w:fldSimple w:instr=" NUMPAGES ">
      <w:r w:rsidR="00286705">
        <w:rPr>
          <w:noProof/>
        </w:rPr>
        <w:t>22</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E968EE" w:rsidRDefault="00E968EE">
      <w:r>
        <w:separator/>
      </w:r>
    </w:p>
  </w:footnote>
  <w:footnote w:type="continuationSeparator" w:id="0">
    <w:p w14:paraId="739C8DE7" w14:textId="77777777" w:rsidR="00E968EE" w:rsidRDefault="00E968E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00F4E"/>
    <w:rsid w:val="00015228"/>
    <w:rsid w:val="0005018C"/>
    <w:rsid w:val="000531D0"/>
    <w:rsid w:val="00065594"/>
    <w:rsid w:val="000718DF"/>
    <w:rsid w:val="0008398F"/>
    <w:rsid w:val="000916D5"/>
    <w:rsid w:val="000B6740"/>
    <w:rsid w:val="000B7A14"/>
    <w:rsid w:val="000C6252"/>
    <w:rsid w:val="000C7405"/>
    <w:rsid w:val="000D79F9"/>
    <w:rsid w:val="000E0191"/>
    <w:rsid w:val="000F53F4"/>
    <w:rsid w:val="000F55A3"/>
    <w:rsid w:val="000F7B41"/>
    <w:rsid w:val="00103439"/>
    <w:rsid w:val="00106AA1"/>
    <w:rsid w:val="00114CEC"/>
    <w:rsid w:val="001416F0"/>
    <w:rsid w:val="00155E4E"/>
    <w:rsid w:val="001578D4"/>
    <w:rsid w:val="00160749"/>
    <w:rsid w:val="001612E1"/>
    <w:rsid w:val="00171601"/>
    <w:rsid w:val="001740AE"/>
    <w:rsid w:val="00182009"/>
    <w:rsid w:val="00186190"/>
    <w:rsid w:val="0019140C"/>
    <w:rsid w:val="001A6EBB"/>
    <w:rsid w:val="001C70C8"/>
    <w:rsid w:val="001D28A1"/>
    <w:rsid w:val="00202018"/>
    <w:rsid w:val="00220F8B"/>
    <w:rsid w:val="002333A7"/>
    <w:rsid w:val="00247B47"/>
    <w:rsid w:val="00264CC6"/>
    <w:rsid w:val="00266497"/>
    <w:rsid w:val="00267EA6"/>
    <w:rsid w:val="002765FD"/>
    <w:rsid w:val="002843BE"/>
    <w:rsid w:val="002848DC"/>
    <w:rsid w:val="00284D89"/>
    <w:rsid w:val="00286705"/>
    <w:rsid w:val="002A0F28"/>
    <w:rsid w:val="002A650D"/>
    <w:rsid w:val="002D04AF"/>
    <w:rsid w:val="002F0CEC"/>
    <w:rsid w:val="00334164"/>
    <w:rsid w:val="0033564A"/>
    <w:rsid w:val="00335DE1"/>
    <w:rsid w:val="00342BA3"/>
    <w:rsid w:val="0034602B"/>
    <w:rsid w:val="003617AF"/>
    <w:rsid w:val="00371CCB"/>
    <w:rsid w:val="0037329A"/>
    <w:rsid w:val="00393A8D"/>
    <w:rsid w:val="003940C5"/>
    <w:rsid w:val="00394328"/>
    <w:rsid w:val="003A5A05"/>
    <w:rsid w:val="003B0777"/>
    <w:rsid w:val="003B5D6F"/>
    <w:rsid w:val="003D1CCC"/>
    <w:rsid w:val="003E133B"/>
    <w:rsid w:val="003E4DC3"/>
    <w:rsid w:val="003F31C6"/>
    <w:rsid w:val="003F6281"/>
    <w:rsid w:val="004010FA"/>
    <w:rsid w:val="00420871"/>
    <w:rsid w:val="004259A8"/>
    <w:rsid w:val="00430053"/>
    <w:rsid w:val="00436613"/>
    <w:rsid w:val="00440285"/>
    <w:rsid w:val="00442029"/>
    <w:rsid w:val="00450930"/>
    <w:rsid w:val="0046773A"/>
    <w:rsid w:val="00481C4E"/>
    <w:rsid w:val="00494D11"/>
    <w:rsid w:val="00496538"/>
    <w:rsid w:val="004B113D"/>
    <w:rsid w:val="004B4B0E"/>
    <w:rsid w:val="004C3593"/>
    <w:rsid w:val="004E7FD8"/>
    <w:rsid w:val="005077F4"/>
    <w:rsid w:val="00510318"/>
    <w:rsid w:val="00514AD3"/>
    <w:rsid w:val="00514EE8"/>
    <w:rsid w:val="00525857"/>
    <w:rsid w:val="00540579"/>
    <w:rsid w:val="00541231"/>
    <w:rsid w:val="00547A6F"/>
    <w:rsid w:val="005522ED"/>
    <w:rsid w:val="00554B9C"/>
    <w:rsid w:val="0055671B"/>
    <w:rsid w:val="00582B56"/>
    <w:rsid w:val="00592CE0"/>
    <w:rsid w:val="005A29A6"/>
    <w:rsid w:val="005B4EB0"/>
    <w:rsid w:val="005B5901"/>
    <w:rsid w:val="005B61C8"/>
    <w:rsid w:val="005D3B1A"/>
    <w:rsid w:val="005F3BA5"/>
    <w:rsid w:val="005F715B"/>
    <w:rsid w:val="00600F4E"/>
    <w:rsid w:val="006151C2"/>
    <w:rsid w:val="00627D30"/>
    <w:rsid w:val="00640FE4"/>
    <w:rsid w:val="006536B8"/>
    <w:rsid w:val="00661153"/>
    <w:rsid w:val="00673E9A"/>
    <w:rsid w:val="00674C29"/>
    <w:rsid w:val="00686B13"/>
    <w:rsid w:val="00690B90"/>
    <w:rsid w:val="00695BBD"/>
    <w:rsid w:val="006968C1"/>
    <w:rsid w:val="006B43F8"/>
    <w:rsid w:val="006B473F"/>
    <w:rsid w:val="006B6B2C"/>
    <w:rsid w:val="006E1FCD"/>
    <w:rsid w:val="00705277"/>
    <w:rsid w:val="00724031"/>
    <w:rsid w:val="0072708E"/>
    <w:rsid w:val="00790132"/>
    <w:rsid w:val="007B72DD"/>
    <w:rsid w:val="007F08C0"/>
    <w:rsid w:val="007F337B"/>
    <w:rsid w:val="00832710"/>
    <w:rsid w:val="00835EE8"/>
    <w:rsid w:val="008420DD"/>
    <w:rsid w:val="00843998"/>
    <w:rsid w:val="00845C35"/>
    <w:rsid w:val="008628F5"/>
    <w:rsid w:val="0088145A"/>
    <w:rsid w:val="00883CB9"/>
    <w:rsid w:val="00884555"/>
    <w:rsid w:val="0089001F"/>
    <w:rsid w:val="008B61F7"/>
    <w:rsid w:val="008B727F"/>
    <w:rsid w:val="00921F23"/>
    <w:rsid w:val="009221CC"/>
    <w:rsid w:val="009226D6"/>
    <w:rsid w:val="0094560D"/>
    <w:rsid w:val="00953A3B"/>
    <w:rsid w:val="00970C31"/>
    <w:rsid w:val="00997334"/>
    <w:rsid w:val="009C73AA"/>
    <w:rsid w:val="009E24B8"/>
    <w:rsid w:val="009E7DE3"/>
    <w:rsid w:val="009F6CF4"/>
    <w:rsid w:val="00A17D78"/>
    <w:rsid w:val="00A24C98"/>
    <w:rsid w:val="00A259C5"/>
    <w:rsid w:val="00A3305F"/>
    <w:rsid w:val="00A40C2C"/>
    <w:rsid w:val="00A44A9F"/>
    <w:rsid w:val="00A557D9"/>
    <w:rsid w:val="00A578E8"/>
    <w:rsid w:val="00A61137"/>
    <w:rsid w:val="00A84EFE"/>
    <w:rsid w:val="00AB619D"/>
    <w:rsid w:val="00AB6442"/>
    <w:rsid w:val="00AC7487"/>
    <w:rsid w:val="00AC7910"/>
    <w:rsid w:val="00AD26FA"/>
    <w:rsid w:val="00B0601B"/>
    <w:rsid w:val="00B43EA4"/>
    <w:rsid w:val="00B626A8"/>
    <w:rsid w:val="00B659D5"/>
    <w:rsid w:val="00B70619"/>
    <w:rsid w:val="00B94B06"/>
    <w:rsid w:val="00BA7695"/>
    <w:rsid w:val="00BD54A7"/>
    <w:rsid w:val="00BE33A8"/>
    <w:rsid w:val="00C22BB4"/>
    <w:rsid w:val="00C34175"/>
    <w:rsid w:val="00C34DF7"/>
    <w:rsid w:val="00C43D6F"/>
    <w:rsid w:val="00C45E5E"/>
    <w:rsid w:val="00C46137"/>
    <w:rsid w:val="00C5470B"/>
    <w:rsid w:val="00C6141D"/>
    <w:rsid w:val="00C87177"/>
    <w:rsid w:val="00CA2F64"/>
    <w:rsid w:val="00CA409D"/>
    <w:rsid w:val="00CC459D"/>
    <w:rsid w:val="00CC50CF"/>
    <w:rsid w:val="00CF1908"/>
    <w:rsid w:val="00CF3553"/>
    <w:rsid w:val="00CF3DD2"/>
    <w:rsid w:val="00CF3E17"/>
    <w:rsid w:val="00CF533A"/>
    <w:rsid w:val="00D06503"/>
    <w:rsid w:val="00D2738D"/>
    <w:rsid w:val="00D72BC3"/>
    <w:rsid w:val="00D755C9"/>
    <w:rsid w:val="00D9380D"/>
    <w:rsid w:val="00DA5FC1"/>
    <w:rsid w:val="00DA649D"/>
    <w:rsid w:val="00DB19EB"/>
    <w:rsid w:val="00DB4D80"/>
    <w:rsid w:val="00DC5A56"/>
    <w:rsid w:val="00DD0A50"/>
    <w:rsid w:val="00DD18F3"/>
    <w:rsid w:val="00DD25A2"/>
    <w:rsid w:val="00DD5475"/>
    <w:rsid w:val="00DF00C3"/>
    <w:rsid w:val="00E15D9C"/>
    <w:rsid w:val="00E306A9"/>
    <w:rsid w:val="00E33D9B"/>
    <w:rsid w:val="00E3507C"/>
    <w:rsid w:val="00E6078E"/>
    <w:rsid w:val="00E60F7C"/>
    <w:rsid w:val="00E744E1"/>
    <w:rsid w:val="00E82CEE"/>
    <w:rsid w:val="00E91881"/>
    <w:rsid w:val="00E968EE"/>
    <w:rsid w:val="00E96AFF"/>
    <w:rsid w:val="00EA70E3"/>
    <w:rsid w:val="00ED36F8"/>
    <w:rsid w:val="00ED51FE"/>
    <w:rsid w:val="00F02B8A"/>
    <w:rsid w:val="00F110E9"/>
    <w:rsid w:val="00F12403"/>
    <w:rsid w:val="00F1259B"/>
    <w:rsid w:val="00F20962"/>
    <w:rsid w:val="00F241A7"/>
    <w:rsid w:val="00F30B7B"/>
    <w:rsid w:val="00F519FC"/>
    <w:rsid w:val="00F60668"/>
    <w:rsid w:val="00F67D34"/>
    <w:rsid w:val="00F67DB9"/>
    <w:rsid w:val="00F719A2"/>
    <w:rsid w:val="00F97C2A"/>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8.pn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3A2468A-3255-FC4D-9AC4-DE05E6293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22</Pages>
  <Words>3342</Words>
  <Characters>19055</Characters>
  <Application>Microsoft Macintosh Word</Application>
  <DocSecurity>0</DocSecurity>
  <Lines>158</Lines>
  <Paragraphs>44</Paragraphs>
  <ScaleCrop>false</ScaleCrop>
  <Company>unm</Company>
  <LinksUpToDate>false</LinksUpToDate>
  <CharactersWithSpaces>22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223</cp:revision>
  <dcterms:created xsi:type="dcterms:W3CDTF">2014-11-28T23:07:00Z</dcterms:created>
  <dcterms:modified xsi:type="dcterms:W3CDTF">2014-12-01T00:38:00Z</dcterms:modified>
</cp:coreProperties>
</file>